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AEB0CD" w14:textId="0AA9699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Name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Journal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World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Journal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Psychiatry</w:t>
      </w:r>
    </w:p>
    <w:p w14:paraId="7FC161CA" w14:textId="79DC127E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Manuscript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NO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65006</w:t>
      </w:r>
    </w:p>
    <w:p w14:paraId="38D180DD" w14:textId="462748CE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Manuscript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Type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</w:p>
    <w:p w14:paraId="58496923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13534F2A" w14:textId="0F38F47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stuttering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b/>
          <w:bCs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comprehensiv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review</w:t>
      </w:r>
    </w:p>
    <w:p w14:paraId="7E10C3D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6436EBAC" w14:textId="5462FFC9" w:rsidR="00A77B3E" w:rsidRPr="002F4A84" w:rsidRDefault="00B17FE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hAnsi="Book Antiqua" w:cs="Book Antiqua"/>
          <w:i/>
          <w:color w:val="000000"/>
          <w:lang w:eastAsia="zh-CN"/>
        </w:rPr>
        <w:t>et</w:t>
      </w:r>
      <w:r w:rsidR="00976B8B" w:rsidRPr="002F4A84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2F4A84">
        <w:rPr>
          <w:rFonts w:ascii="Book Antiqua" w:hAnsi="Book Antiqua" w:cs="Book Antiqua"/>
          <w:i/>
          <w:color w:val="000000"/>
          <w:lang w:eastAsia="zh-CN"/>
        </w:rPr>
        <w:t>al</w:t>
      </w:r>
      <w:r w:rsidRPr="002F4A84">
        <w:rPr>
          <w:rFonts w:ascii="Book Antiqua" w:hAnsi="Book Antiqua" w:cs="Book Antiqua"/>
          <w:color w:val="000000"/>
          <w:lang w:eastAsia="zh-CN"/>
        </w:rPr>
        <w:t>.</w:t>
      </w:r>
      <w:r w:rsidR="00976B8B" w:rsidRPr="002F4A84">
        <w:rPr>
          <w:rFonts w:ascii="Book Antiqua" w:hAnsi="Book Antiqua" w:cs="Book Antiqua"/>
          <w:color w:val="000000"/>
          <w:lang w:eastAsia="zh-CN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stuttering</w:t>
      </w:r>
    </w:p>
    <w:p w14:paraId="29FBFF06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3736557" w14:textId="7CB78D0A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color w:val="000000"/>
        </w:rPr>
        <w:t>Naemeh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01FB3" w:rsidRPr="002F4A84">
        <w:rPr>
          <w:rFonts w:ascii="Book Antiqua" w:eastAsia="Book Antiqua" w:hAnsi="Book Antiqua" w:cs="Book Antiqua"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01FB3" w:rsidRPr="002F4A84">
        <w:rPr>
          <w:rFonts w:ascii="Book Antiqua" w:eastAsia="Book Antiqua" w:hAnsi="Book Antiqua" w:cs="Book Antiqua"/>
          <w:color w:val="000000"/>
        </w:rPr>
        <w:t>Sabouri</w:t>
      </w:r>
      <w:proofErr w:type="spellEnd"/>
    </w:p>
    <w:p w14:paraId="3D03A47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FC9CF69" w14:textId="01DC08C4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Naemeh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Nikvarz</w:t>
      </w:r>
      <w:proofErr w:type="spellEnd"/>
      <w:r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part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Facul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Pharma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ivers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ience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ran</w:t>
      </w:r>
    </w:p>
    <w:p w14:paraId="0C26C8F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6F93D38" w14:textId="69AC13CC" w:rsidR="00A77B3E" w:rsidRPr="002F4A84" w:rsidRDefault="00E01FB3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bouri</w:t>
      </w:r>
      <w:proofErr w:type="spellEnd"/>
      <w:r w:rsidR="00FB7858"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Neurosci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Resear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Cent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nstit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Neuropharmacolog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ran</w:t>
      </w:r>
    </w:p>
    <w:p w14:paraId="62AE66B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57A80885" w14:textId="735AAACB" w:rsidR="00A77B3E" w:rsidRPr="002F4A84" w:rsidRDefault="00E01FB3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bouri</w:t>
      </w:r>
      <w:proofErr w:type="spellEnd"/>
      <w:r w:rsidR="00FB7858"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Depart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eut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iotechnology</w:t>
      </w:r>
      <w:r w:rsidR="00FB7858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ivers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iences</w:t>
      </w:r>
      <w:r w:rsidR="00FB7858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ran</w:t>
      </w:r>
    </w:p>
    <w:p w14:paraId="645BC86E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3025164E" w14:textId="3A3D900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Bo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autho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bstantial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ribu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cep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sig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arch</w:t>
      </w:r>
      <w:r w:rsidR="00E01FB3" w:rsidRPr="002F4A84">
        <w:rPr>
          <w:rFonts w:ascii="Book Antiqua" w:eastAsia="Book Antiqua" w:hAnsi="Book Antiqua" w:cs="Book Antiqua"/>
          <w:color w:val="000000"/>
        </w:rPr>
        <w:t>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interpre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ev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ata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af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manuscript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ppro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fin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vers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tic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ublished.</w:t>
      </w:r>
    </w:p>
    <w:p w14:paraId="19D568DC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2B246E14" w14:textId="01B31D9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bouri</w:t>
      </w:r>
      <w:proofErr w:type="spellEnd"/>
      <w:r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harmD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ssistant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sci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ear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ent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stit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pharmacolog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Somayyeh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C</w:t>
      </w:r>
      <w:r w:rsidRPr="002F4A84">
        <w:rPr>
          <w:rFonts w:ascii="Book Antiqua" w:eastAsia="Book Antiqua" w:hAnsi="Book Antiqua" w:cs="Book Antiqua"/>
          <w:color w:val="000000"/>
        </w:rPr>
        <w:t>ros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R</w:t>
      </w:r>
      <w:r w:rsidRPr="002F4A84">
        <w:rPr>
          <w:rFonts w:ascii="Book Antiqua" w:eastAsia="Book Antiqua" w:hAnsi="Book Antiqua" w:cs="Book Antiqua"/>
          <w:color w:val="000000"/>
        </w:rPr>
        <w:t>oad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hariati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S</w:t>
      </w:r>
      <w:r w:rsidRPr="002F4A84">
        <w:rPr>
          <w:rFonts w:ascii="Book Antiqua" w:eastAsia="Book Antiqua" w:hAnsi="Book Antiqua" w:cs="Book Antiqua"/>
          <w:color w:val="000000"/>
        </w:rPr>
        <w:t>treet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ra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sabouri@kmu.ac.ir</w:t>
      </w:r>
    </w:p>
    <w:p w14:paraId="5CA8D3C5" w14:textId="77777777" w:rsidR="003D6A21" w:rsidRPr="002F4A84" w:rsidRDefault="003D6A21" w:rsidP="002F4A84">
      <w:pPr>
        <w:spacing w:line="360" w:lineRule="auto"/>
        <w:jc w:val="both"/>
        <w:rPr>
          <w:rFonts w:ascii="Book Antiqua" w:hAnsi="Book Antiqua"/>
        </w:rPr>
      </w:pPr>
    </w:p>
    <w:p w14:paraId="53D12413" w14:textId="5D6A06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ebruar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6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1</w:t>
      </w:r>
    </w:p>
    <w:p w14:paraId="1961E23E" w14:textId="7D14E795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Ju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1</w:t>
      </w:r>
    </w:p>
    <w:p w14:paraId="5B31293B" w14:textId="5227C2B6" w:rsidR="003D6A21" w:rsidRPr="002F4A84" w:rsidRDefault="00FB7858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 Ma" w:date="2021-12-25T08:05:00Z">
        <w:r w:rsidR="00672863" w:rsidRPr="00672863">
          <w:rPr>
            <w:rFonts w:ascii="Book Antiqua" w:eastAsia="Book Antiqua" w:hAnsi="Book Antiqua" w:cs="Book Antiqua"/>
            <w:b/>
            <w:bCs/>
            <w:color w:val="000000"/>
          </w:rPr>
          <w:t>December 25, 2021</w:t>
        </w:r>
      </w:ins>
    </w:p>
    <w:p w14:paraId="0807ABEE" w14:textId="1A8BAD71" w:rsidR="003D6A21" w:rsidRPr="002F4A84" w:rsidRDefault="00FB7858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295B87BA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3772C23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  <w:sectPr w:rsidR="00A77B3E" w:rsidRPr="002F4A84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8926591" w14:textId="777777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334F497D" w14:textId="1BF5F73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DI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NS)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thoug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igi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ver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a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(ADR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ignifica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ffec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qual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f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eated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i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valua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dem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racteristic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R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ev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nglish-langu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Google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holar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ubMed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Web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ience</w:t>
      </w:r>
      <w:r w:rsidR="00C247F2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opus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dentifi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ses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ithou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i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trictio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inall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6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ed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enty-sev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86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8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a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tipsychot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57%)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ozapin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llow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entr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rvou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ystem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n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11.6%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ticonvuls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9.3%)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jor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31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40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year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eti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55.8%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fen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ithdraw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ul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ignific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mprove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mple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ie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a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neurotransmitter</w:t>
      </w:r>
      <w:r w:rsidR="00210080" w:rsidRPr="002F4A84">
        <w:rPr>
          <w:rFonts w:ascii="Book Antiqua" w:eastAsia="Book Antiqua" w:hAnsi="Book Antiqua" w:cs="Book Antiqua"/>
          <w:color w:val="000000"/>
        </w:rPr>
        <w:t>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unc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luen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e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normalit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ver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transmitt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special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pamin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glutamat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ffer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ircui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rtico-bas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ganglia-thalamocort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oop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tt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ib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act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ngag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genes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</w:p>
    <w:p w14:paraId="03C303C6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6B7481B8" w14:textId="5A5379A0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luency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Dysphemia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tropics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ammering</w:t>
      </w:r>
    </w:p>
    <w:p w14:paraId="6FA151EC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1AD0C219" w14:textId="620A92B1" w:rsidR="003D6A21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color w:val="000000"/>
        </w:rPr>
        <w:t>S</w:t>
      </w:r>
      <w:r w:rsidRPr="002F4A84">
        <w:rPr>
          <w:rFonts w:ascii="Book Antiqua" w:eastAsia="Book Antiqua" w:hAnsi="Book Antiqua" w:cs="Book Antiqua"/>
          <w:color w:val="000000"/>
        </w:rPr>
        <w:t>abouri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: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mprehensi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Psychiatr</w:t>
      </w:r>
      <w:r w:rsidR="001B0B83" w:rsidRPr="002F4A84">
        <w:rPr>
          <w:rFonts w:ascii="Book Antiqua" w:eastAsia="Book Antiqua" w:hAnsi="Book Antiqua" w:cs="Book Antiqua"/>
          <w:i/>
          <w:iCs/>
          <w:color w:val="000000"/>
        </w:rPr>
        <w:t>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3D6A21" w:rsidRPr="002F4A84">
        <w:rPr>
          <w:rFonts w:ascii="Book Antiqua" w:eastAsia="Book Antiqua" w:hAnsi="Book Antiqua" w:cs="Book Antiqua"/>
          <w:color w:val="000000"/>
        </w:rPr>
        <w:t>2021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1B0B83" w:rsidRPr="002F4A84">
        <w:rPr>
          <w:rFonts w:ascii="Book Antiqua" w:eastAsia="Book Antiqua" w:hAnsi="Book Antiqua" w:cs="Book Antiqua"/>
          <w:color w:val="000000"/>
        </w:rPr>
        <w:t>In press</w:t>
      </w:r>
    </w:p>
    <w:p w14:paraId="55B2FA32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5199974C" w14:textId="3A585569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rok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etc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cau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lastRenderedPageBreak/>
        <w:t>induc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iatr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/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log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ia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re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ttrib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w-onse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orsen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derly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ec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refo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DI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llec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vid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form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ou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dem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racteristic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reov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n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po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derly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</w:p>
    <w:p w14:paraId="0C4E159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2A9F8A5D" w14:textId="777777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458BEE52" w14:textId="615BEEC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mplex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ces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variou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luenc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assifi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ntion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ildhood-onse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luenc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tatistic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manu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ment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fifth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edition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" w:tooltip="Black, 2014 #234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1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t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6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yea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ontaneous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mi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" w:tooltip="Craig-McQuaide, 2014 #237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2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3" w:tooltip="Neef, 2015 #239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3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DB0DDA"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condar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ccu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o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ildr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ult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2B4769" w:rsidRPr="002F4A84">
        <w:rPr>
          <w:rFonts w:ascii="Book Antiqua" w:eastAsia="Book Antiqua" w:hAnsi="Book Antiqua" w:cs="Book Antiqua"/>
          <w:color w:val="000000"/>
        </w:rPr>
        <w:t xml:space="preserve"> (NS)</w:t>
      </w:r>
      <w:r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bookmarkStart w:id="1" w:name="_Hlk90647753"/>
      <w:r w:rsidRPr="002F4A84">
        <w:rPr>
          <w:rFonts w:ascii="Book Antiqua" w:eastAsia="Book Antiqua" w:hAnsi="Book Antiqua" w:cs="Book Antiqua"/>
          <w:color w:val="000000"/>
        </w:rPr>
        <w:t>NS</w:t>
      </w:r>
      <w:bookmarkEnd w:id="1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aumat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rok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degenerati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k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rkinson’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ea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PD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ultip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leros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iz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F4A84">
        <w:rPr>
          <w:rFonts w:ascii="Book Antiqua" w:eastAsia="Book Antiqua" w:hAnsi="Book Antiqua" w:cs="Book Antiqua"/>
          <w:i/>
          <w:iCs/>
          <w:color w:val="000000"/>
        </w:rPr>
        <w:t>etc.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E06D5">
        <w:fldChar w:fldCharType="begin"/>
      </w:r>
      <w:r w:rsidR="00BE06D5">
        <w:instrText xml:space="preserve"> HYPERLINK \l "_ENREF_4" \o "Ashurst, 2011 #371" </w:instrText>
      </w:r>
      <w:r w:rsidR="00BE06D5">
        <w:fldChar w:fldCharType="separate"/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BE06D5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i/>
          <w:iCs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ra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ul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anato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che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normalit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ea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</w:t>
      </w:r>
      <w:bookmarkStart w:id="2" w:name="_Hlk90647970"/>
      <w:r w:rsidRPr="002F4A84">
        <w:rPr>
          <w:rFonts w:ascii="Book Antiqua" w:eastAsia="Book Antiqua" w:hAnsi="Book Antiqua" w:cs="Book Antiqua"/>
          <w:color w:val="000000"/>
        </w:rPr>
        <w:t>DIS</w:t>
      </w:r>
      <w:bookmarkEnd w:id="2"/>
      <w:r w:rsidRPr="002F4A84">
        <w:rPr>
          <w:rFonts w:ascii="Book Antiqua" w:eastAsia="Book Antiqua" w:hAnsi="Book Antiqua" w:cs="Book Antiqua"/>
          <w:color w:val="000000"/>
        </w:rPr>
        <w:t>)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hor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val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iti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ulpr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ccurr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s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continu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ie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re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che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n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" w:tooltip="Movsessian, 2005 #302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5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</w:p>
    <w:p w14:paraId="2442A625" w14:textId="34192D04" w:rsidR="00A77B3E" w:rsidRPr="002F4A84" w:rsidRDefault="00FB7858" w:rsidP="002F4A84">
      <w:pPr>
        <w:spacing w:line="360" w:lineRule="auto"/>
        <w:ind w:firstLineChars="118" w:firstLine="283"/>
        <w:jc w:val="both"/>
        <w:rPr>
          <w:rFonts w:ascii="Book Antiqua" w:eastAsia="Book Antiqua" w:hAnsi="Book Antiqua" w:cs="Book Antiqua"/>
          <w:color w:val="000000"/>
        </w:rPr>
      </w:pPr>
      <w:r w:rsidRPr="002F4A84">
        <w:rPr>
          <w:rFonts w:ascii="Book Antiqua" w:eastAsia="Book Antiqua" w:hAnsi="Book Antiqua" w:cs="Book Antiqua"/>
          <w:color w:val="000000"/>
        </w:rPr>
        <w:t>Althoug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igi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ver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a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Trenque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B0B83"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" w:tooltip="Trenque, 2021 #241" w:history="1">
        <w:r w:rsidR="001B0B83" w:rsidRPr="002F4A84">
          <w:rPr>
            <w:rFonts w:ascii="Book Antiqua" w:eastAsia="Book Antiqua" w:hAnsi="Book Antiqua" w:cs="Book Antiqua"/>
            <w:color w:val="000000"/>
            <w:vertAlign w:val="superscript"/>
          </w:rPr>
          <w:t>6</w:t>
        </w:r>
      </w:hyperlink>
      <w:r w:rsidR="001B0B83"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724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i</w:t>
      </w:r>
      <w:r w:rsidRPr="002F4A84">
        <w:rPr>
          <w:rFonts w:ascii="Book Antiqua" w:eastAsia="Book Antiqua" w:hAnsi="Book Antiqua" w:cs="Book Antiqua"/>
          <w:color w:val="000000"/>
        </w:rPr>
        <w:t>ndividu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c</w:t>
      </w:r>
      <w:r w:rsidRPr="002F4A84">
        <w:rPr>
          <w:rFonts w:ascii="Book Antiqua" w:eastAsia="Book Antiqua" w:hAnsi="Book Antiqua" w:cs="Book Antiqua"/>
          <w:color w:val="000000"/>
        </w:rPr>
        <w:t>a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s</w:t>
      </w:r>
      <w:r w:rsidRPr="002F4A84">
        <w:rPr>
          <w:rFonts w:ascii="Book Antiqua" w:eastAsia="Book Antiqua" w:hAnsi="Book Antiqua" w:cs="Book Antiqua"/>
          <w:color w:val="000000"/>
        </w:rPr>
        <w:t>afe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r</w:t>
      </w:r>
      <w:r w:rsidRPr="002F4A84">
        <w:rPr>
          <w:rFonts w:ascii="Book Antiqua" w:eastAsia="Book Antiqua" w:hAnsi="Book Antiqua" w:cs="Book Antiqua"/>
          <w:color w:val="000000"/>
        </w:rPr>
        <w:t>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ICSR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ain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l</w:t>
      </w:r>
      <w:r w:rsidRPr="002F4A84">
        <w:rPr>
          <w:rFonts w:ascii="Book Antiqua" w:eastAsia="Book Antiqua" w:hAnsi="Book Antiqua" w:cs="Book Antiqua"/>
          <w:color w:val="000000"/>
        </w:rPr>
        <w:t>owe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l</w:t>
      </w:r>
      <w:r w:rsidRPr="002F4A84">
        <w:rPr>
          <w:rFonts w:ascii="Book Antiqua" w:eastAsia="Book Antiqua" w:hAnsi="Book Antiqua" w:cs="Book Antiqua"/>
          <w:color w:val="000000"/>
        </w:rPr>
        <w:t>eve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t</w:t>
      </w:r>
      <w:r w:rsidRPr="002F4A84">
        <w:rPr>
          <w:rFonts w:ascii="Book Antiqua" w:eastAsia="Book Antiqua" w:hAnsi="Book Antiqua" w:cs="Book Antiqua"/>
          <w:color w:val="000000"/>
        </w:rPr>
        <w:t>er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“stuttering”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“stutter”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giste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Vigibase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orl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eal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ganiz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nation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ovigila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atabas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p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1B0B83" w:rsidRPr="002F4A84">
        <w:rPr>
          <w:rFonts w:ascii="Book Antiqua" w:eastAsia="Book Antiqua" w:hAnsi="Book Antiqua" w:cs="Book Antiqua"/>
          <w:color w:val="000000"/>
        </w:rPr>
        <w:t xml:space="preserve">May </w:t>
      </w:r>
      <w:r w:rsidRPr="002F4A84">
        <w:rPr>
          <w:rFonts w:ascii="Book Antiqua" w:eastAsia="Book Antiqua" w:hAnsi="Book Antiqua" w:cs="Book Antiqua"/>
          <w:color w:val="000000"/>
        </w:rPr>
        <w:t>31</w:t>
      </w:r>
      <w:r w:rsidR="001B0B83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0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im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scri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i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mograph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lastRenderedPageBreak/>
        <w:t>characteristic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isto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edomin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ven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n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po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ba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</w:p>
    <w:p w14:paraId="2BEC9190" w14:textId="77777777" w:rsidR="00086023" w:rsidRPr="002F4A84" w:rsidRDefault="00086023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D991D07" w14:textId="2BC245CA" w:rsidR="00AE2A83" w:rsidRPr="002F4A84" w:rsidRDefault="00DA2EDE" w:rsidP="002F4A84">
      <w:pPr>
        <w:spacing w:line="360" w:lineRule="auto"/>
        <w:jc w:val="lowKashida"/>
        <w:rPr>
          <w:rFonts w:ascii="Book Antiqua" w:hAnsi="Book Antiqua" w:cstheme="majorBidi"/>
          <w:b/>
          <w:bCs/>
          <w:u w:val="single"/>
        </w:rPr>
      </w:pPr>
      <w:r>
        <w:rPr>
          <w:rFonts w:ascii="Book Antiqua" w:hAnsi="Book Antiqua" w:cstheme="majorBidi"/>
          <w:b/>
          <w:bCs/>
          <w:u w:val="single"/>
        </w:rPr>
        <w:t>SEARCH STRATEGY</w:t>
      </w:r>
    </w:p>
    <w:p w14:paraId="761000C2" w14:textId="2832E5D9" w:rsidR="00AE2A83" w:rsidRPr="00310E9F" w:rsidRDefault="00AE2A83" w:rsidP="002F4A84">
      <w:pPr>
        <w:spacing w:line="360" w:lineRule="auto"/>
        <w:jc w:val="lowKashida"/>
        <w:rPr>
          <w:rStyle w:val="fontstyle01"/>
          <w:rFonts w:ascii="Book Antiqua" w:hAnsi="Book Antiqua" w:cstheme="majorBidi"/>
          <w:sz w:val="24"/>
          <w:szCs w:val="24"/>
        </w:rPr>
      </w:pPr>
      <w:r w:rsidRPr="002F4A84">
        <w:rPr>
          <w:rFonts w:ascii="Book Antiqua" w:hAnsi="Book Antiqua" w:cstheme="majorBidi"/>
        </w:rPr>
        <w:t>Th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electronic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databases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Googl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holar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</w:rPr>
        <w:t>PubMed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eb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of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ience</w:t>
      </w:r>
      <w:r w:rsidRPr="002F4A84">
        <w:rPr>
          <w:rFonts w:ascii="Book Antiqua" w:hAnsi="Book Antiqua" w:cstheme="majorBidi"/>
          <w:color w:val="000000"/>
          <w:shd w:val="clear" w:color="auto" w:fill="FFFFFF"/>
          <w:lang w:eastAsia="zh-CN"/>
        </w:rPr>
        <w:t>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an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opu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er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earch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by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wo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reviewer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ithout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im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limitation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o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fin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h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relevant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data.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h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keyword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stutter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peec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ysfluency”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drug-induc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medication-induc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psychotropics”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antipsychotics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antiepileptics”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seizu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convulsants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depressants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clozapine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moo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abilizers”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earc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erm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ferenc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publish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rticl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ls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ami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i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dditiona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levan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eri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cluded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ho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ul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ex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o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vailabl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o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e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ritte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on-Englis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langua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cluded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ccord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bove-mentio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clusio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clusio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riteria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63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rticl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2C6AD9" w:rsidRPr="002F4A84">
        <w:rPr>
          <w:rStyle w:val="fontstyle01"/>
          <w:rFonts w:ascii="Book Antiqua" w:hAnsi="Book Antiqua" w:cstheme="majorBidi"/>
          <w:sz w:val="24"/>
          <w:szCs w:val="24"/>
        </w:rPr>
        <w:t>D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2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onsider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view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</w:p>
    <w:p w14:paraId="3A5532D7" w14:textId="31222EB3" w:rsidR="00AE2A83" w:rsidRPr="002F4A84" w:rsidRDefault="00AE2A83" w:rsidP="00310E9F">
      <w:pPr>
        <w:spacing w:line="360" w:lineRule="auto"/>
        <w:ind w:firstLineChars="118" w:firstLine="283"/>
        <w:jc w:val="lowKashida"/>
        <w:rPr>
          <w:rFonts w:ascii="Book Antiqua" w:hAnsi="Book Antiqua" w:cstheme="majorBidi"/>
          <w:color w:val="000000"/>
        </w:rPr>
      </w:pPr>
      <w:r w:rsidRPr="002F4A84">
        <w:rPr>
          <w:rStyle w:val="fontstyle01"/>
          <w:rFonts w:ascii="Book Antiqua" w:hAnsi="Book Antiqua" w:cstheme="majorBidi"/>
          <w:sz w:val="24"/>
          <w:szCs w:val="24"/>
        </w:rPr>
        <w:t>Twenty-seve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6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pisod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2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ur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w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>
          <w:fldData xml:space="preserve">PEVuZE5vdGU+PENpdGU+PEF1dGhvcj5CdXJkPC9BdXRob3I+PFllYXI+MTk5MTwvWWVhcj48UmVj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</w:fldData>
        </w:fldChar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>
          <w:fldData xml:space="preserve">PEVuZE5vdGU+PENpdGU+PEF1dGhvcj5CdXJkPC9BdXRob3I+PFllYXI+MTk5MTwvWWVhcj48UmVj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</w:fldData>
        </w:fldChar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.DATA 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8" w:tooltip="Burd, 1991 #38" w:history="1">
        <w:r w:rsidRPr="002F4A84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8-11</w:t>
        </w:r>
      </w:hyperlink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6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pisod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2C6AD9" w:rsidRPr="002F4A84">
        <w:rPr>
          <w:rStyle w:val="fontstyle01"/>
          <w:rFonts w:ascii="Book Antiqua" w:hAnsi="Book Antiqua" w:cstheme="majorBidi"/>
          <w:sz w:val="24"/>
          <w:szCs w:val="24"/>
        </w:rPr>
        <w:t>DIS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49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57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tipsychotic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4B3C40"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llow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10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11.6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entra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ervou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ystem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CNS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gen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9.3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ticonvulsan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Tabl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1)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mentio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bove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Trenqu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et</w:t>
      </w:r>
      <w:r w:rsidR="00976B8B" w:rsidRPr="002F4A84">
        <w:rPr>
          <w:rStyle w:val="fontstyle01"/>
          <w:rFonts w:ascii="Book Antiqua" w:hAnsi="Book Antiqua" w:cstheme="majorBidi"/>
          <w:i/>
          <w:sz w:val="24"/>
          <w:szCs w:val="24"/>
        </w:rPr>
        <w:t xml:space="preserve"> </w:t>
      </w:r>
      <w:proofErr w:type="gramStart"/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al</w:t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E06D5">
        <w:fldChar w:fldCharType="begin"/>
      </w:r>
      <w:r w:rsidR="00BE06D5">
        <w:instrText xml:space="preserve"> HYPERLINK \l "_ENREF_6" \o "Trenque, 2021 #241" </w:instrText>
      </w:r>
      <w:r w:rsidR="00BE06D5">
        <w:fldChar w:fldCharType="separate"/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E06D5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av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o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isproportionalit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alys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us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gister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Vigibas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stimat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ssociatio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betwee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exposu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o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drug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ccurrenc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f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stuttering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</w:rPr>
        <w:t>Of</w:t>
      </w:r>
      <w:r w:rsidR="00976B8B" w:rsidRPr="002F4A84">
        <w:rPr>
          <w:rFonts w:ascii="Book Antiqua" w:hAnsi="Book Antiqua" w:cstheme="majorBidi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22632</w:t>
      </w:r>
      <w:r w:rsidRPr="002F4A84">
        <w:rPr>
          <w:rFonts w:ascii="Book Antiqua" w:hAnsi="Book Antiqua" w:cstheme="majorBidi"/>
          <w:color w:val="000000"/>
        </w:rPr>
        <w:t>669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gister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i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database,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724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CSR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ontain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l</w:t>
      </w:r>
      <w:r w:rsidRPr="002F4A84">
        <w:rPr>
          <w:rFonts w:ascii="Book Antiqua" w:hAnsi="Book Antiqua" w:cstheme="majorBidi"/>
          <w:color w:val="000000"/>
        </w:rPr>
        <w:t>owes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l</w:t>
      </w:r>
      <w:r w:rsidRPr="002F4A84">
        <w:rPr>
          <w:rFonts w:ascii="Book Antiqua" w:hAnsi="Book Antiqua" w:cstheme="majorBidi"/>
          <w:color w:val="000000"/>
        </w:rPr>
        <w:t>evel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t</w:t>
      </w:r>
      <w:r w:rsidRPr="002F4A84">
        <w:rPr>
          <w:rFonts w:ascii="Book Antiqua" w:hAnsi="Book Antiqua" w:cstheme="majorBidi"/>
          <w:color w:val="000000"/>
        </w:rPr>
        <w:t>erm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“stuttering”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r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“stutter”.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Consistent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with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our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findings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th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most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reports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of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stuttering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wer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related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to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clozapin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(</w:t>
      </w:r>
      <w:r w:rsidRPr="002F4A84">
        <w:rPr>
          <w:rFonts w:ascii="Book Antiqua" w:hAnsi="Book Antiqua" w:cstheme="majorBidi"/>
          <w:i/>
        </w:rPr>
        <w:t>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=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40)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pregabali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(</w:t>
      </w:r>
      <w:r w:rsidRPr="002F4A84">
        <w:rPr>
          <w:rFonts w:ascii="Book Antiqua" w:hAnsi="Book Antiqua" w:cstheme="majorBidi"/>
          <w:i/>
        </w:rPr>
        <w:t>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=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33)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methylphenidat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7)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dalimumab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6)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lanzapi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5)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6" w:tooltip="Trenque, 2021 #36" w:history="1">
        <w:r w:rsidRPr="002F4A84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6</w:t>
        </w:r>
      </w:hyperlink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sul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isproportionalit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alys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o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Trenqu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et</w:t>
      </w:r>
      <w:r w:rsidR="00976B8B" w:rsidRPr="002F4A84">
        <w:rPr>
          <w:rStyle w:val="fontstyle01"/>
          <w:rFonts w:ascii="Book Antiqua" w:hAnsi="Book Antiqua" w:cstheme="majorBidi"/>
          <w:i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al</w:t>
      </w:r>
      <w:r w:rsidR="00016611" w:rsidRPr="002F4A84">
        <w:rPr>
          <w:rFonts w:ascii="Book Antiqua" w:hAnsi="Book Antiqua" w:cstheme="majorBidi"/>
          <w:color w:val="000000"/>
        </w:rPr>
        <w:fldChar w:fldCharType="begin"/>
      </w:r>
      <w:r w:rsidR="00F62F86" w:rsidRPr="002F4A84">
        <w:rPr>
          <w:rFonts w:ascii="Book Antiqua" w:hAnsi="Book Antiqua" w:cstheme="majorBidi"/>
          <w:color w:val="000000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2F4A84">
        <w:rPr>
          <w:rFonts w:ascii="Book Antiqua" w:hAnsi="Book Antiqua" w:cstheme="majorBidi"/>
          <w:color w:val="000000"/>
        </w:rPr>
        <w:fldChar w:fldCharType="separate"/>
      </w:r>
      <w:r w:rsidR="00F62F86" w:rsidRPr="002F4A84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6" w:tooltip="Trenque, 2021 #36" w:history="1">
        <w:r w:rsidR="00F62F86" w:rsidRPr="002F4A84">
          <w:rPr>
            <w:rFonts w:ascii="Book Antiqua" w:hAnsi="Book Antiqua" w:cstheme="majorBidi"/>
            <w:noProof/>
            <w:color w:val="000000"/>
            <w:vertAlign w:val="superscript"/>
          </w:rPr>
          <w:t>6</w:t>
        </w:r>
      </w:hyperlink>
      <w:r w:rsidR="00F62F86" w:rsidRPr="002F4A84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2F4A84">
        <w:rPr>
          <w:rFonts w:ascii="Book Antiqua" w:hAnsi="Book Antiqua" w:cstheme="majorBidi"/>
          <w:color w:val="000000"/>
        </w:rPr>
        <w:fldChar w:fldCharType="end"/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how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a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llow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a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ighes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</w:t>
      </w:r>
      <w:r w:rsidR="004B3C40" w:rsidRPr="002F4A84">
        <w:rPr>
          <w:rStyle w:val="fontstyle01"/>
          <w:rFonts w:ascii="Book Antiqua" w:hAnsi="Book Antiqua" w:cstheme="majorBidi"/>
          <w:sz w:val="24"/>
          <w:szCs w:val="24"/>
        </w:rPr>
        <w:t>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dd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atio: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Methylphenidat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9.57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13.</w:t>
      </w:r>
      <w:r w:rsidR="004B3C40" w:rsidRPr="002F4A84">
        <w:rPr>
          <w:rFonts w:ascii="Book Antiqua" w:hAnsi="Book Antiqua" w:cstheme="majorBidi"/>
          <w:color w:val="000000"/>
        </w:rPr>
        <w:t>3-28.7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topiramat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2.48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7.</w:t>
      </w:r>
      <w:r w:rsidR="004B3C40" w:rsidRPr="002F4A84">
        <w:rPr>
          <w:rFonts w:ascii="Book Antiqua" w:hAnsi="Book Antiqua" w:cstheme="majorBidi"/>
          <w:color w:val="000000"/>
        </w:rPr>
        <w:t>1-22.1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olanzapi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1.98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8-17.9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golim</w:t>
      </w:r>
      <w:r w:rsidR="004B3C40" w:rsidRPr="002F4A84">
        <w:rPr>
          <w:rFonts w:ascii="Book Antiqua" w:hAnsi="Book Antiqua" w:cstheme="majorBidi"/>
          <w:color w:val="000000"/>
        </w:rPr>
        <w:t>umab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0.25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5.5-1</w:t>
      </w:r>
      <w:r w:rsidR="004B3C40" w:rsidRPr="002F4A84">
        <w:rPr>
          <w:rFonts w:ascii="Book Antiqua" w:hAnsi="Book Antiqua" w:cstheme="majorBidi"/>
          <w:color w:val="000000"/>
        </w:rPr>
        <w:t>9.1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clozapi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8.44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6.1-11.6)</w:t>
      </w:r>
      <w:r w:rsidR="004B3C40" w:rsidRPr="002F4A84">
        <w:rPr>
          <w:rFonts w:ascii="Book Antiqua" w:hAnsi="Book Antiqua" w:cstheme="majorBidi"/>
          <w:color w:val="000000"/>
        </w:rPr>
        <w:t>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pregabal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8.36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5.9-11.9)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</w:p>
    <w:p w14:paraId="718C24A4" w14:textId="77777777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color w:val="000000"/>
        </w:rPr>
      </w:pPr>
    </w:p>
    <w:p w14:paraId="28668CCF" w14:textId="51FB3BEB" w:rsidR="00AE2A83" w:rsidRPr="00310E9F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iCs/>
          <w:color w:val="000000"/>
          <w:u w:val="single"/>
        </w:rPr>
      </w:pPr>
      <w:r w:rsidRPr="00310E9F">
        <w:rPr>
          <w:rFonts w:ascii="Book Antiqua" w:hAnsi="Book Antiqua" w:cstheme="majorBidi"/>
          <w:b/>
          <w:bCs/>
          <w:iCs/>
          <w:color w:val="000000"/>
          <w:u w:val="single"/>
        </w:rPr>
        <w:t>D</w:t>
      </w:r>
      <w:r w:rsidR="00310E9F">
        <w:rPr>
          <w:rFonts w:ascii="Book Antiqua" w:hAnsi="Book Antiqua" w:cstheme="majorBidi"/>
          <w:b/>
          <w:bCs/>
          <w:iCs/>
          <w:color w:val="000000"/>
          <w:u w:val="single"/>
        </w:rPr>
        <w:t>EMOGRAPHIC</w:t>
      </w:r>
      <w:r w:rsidR="00976B8B" w:rsidRPr="00310E9F">
        <w:rPr>
          <w:rFonts w:ascii="Book Antiqua" w:hAnsi="Book Antiqua" w:cstheme="majorBidi"/>
          <w:b/>
          <w:bCs/>
          <w:iCs/>
          <w:color w:val="000000"/>
          <w:u w:val="single"/>
        </w:rPr>
        <w:t xml:space="preserve"> </w:t>
      </w:r>
      <w:r w:rsidR="00310E9F">
        <w:rPr>
          <w:rFonts w:ascii="Book Antiqua" w:hAnsi="Book Antiqua" w:cstheme="majorBidi"/>
          <w:b/>
          <w:bCs/>
          <w:iCs/>
          <w:color w:val="000000"/>
          <w:u w:val="single"/>
        </w:rPr>
        <w:t>CHARA</w:t>
      </w:r>
      <w:r w:rsidR="003F0D31">
        <w:rPr>
          <w:rFonts w:ascii="Book Antiqua" w:hAnsi="Book Antiqua" w:cstheme="majorBidi"/>
          <w:b/>
          <w:bCs/>
          <w:iCs/>
          <w:color w:val="000000"/>
          <w:u w:val="single"/>
        </w:rPr>
        <w:t>CTERISTICS OF THE PATIENTS</w:t>
      </w:r>
    </w:p>
    <w:p w14:paraId="0134A3F7" w14:textId="09F56602" w:rsidR="00AE2A83" w:rsidRPr="002F4A84" w:rsidRDefault="00AE2A83" w:rsidP="002F4A84">
      <w:pPr>
        <w:spacing w:line="360" w:lineRule="auto"/>
        <w:jc w:val="lowKashida"/>
        <w:rPr>
          <w:rStyle w:val="fontstyle01"/>
          <w:rFonts w:ascii="Book Antiqua" w:hAnsi="Book Antiqua" w:cstheme="majorBidi"/>
          <w:color w:val="333333"/>
          <w:sz w:val="24"/>
          <w:szCs w:val="24"/>
          <w:shd w:val="clear" w:color="auto" w:fill="FFFFFF"/>
        </w:rPr>
      </w:pPr>
      <w:r w:rsidRPr="002F4A84">
        <w:rPr>
          <w:rFonts w:ascii="Book Antiqua" w:hAnsi="Book Antiqua" w:cstheme="majorBidi"/>
          <w:color w:val="000000"/>
        </w:rPr>
        <w:t>Twenty-eigh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(34.6%)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female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Mos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patient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an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31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o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40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years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Fiftee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les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a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12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year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ld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Gender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g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f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patien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no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</w:t>
      </w:r>
      <w:r w:rsidR="00016611" w:rsidRPr="002F4A84">
        <w:rPr>
          <w:rFonts w:ascii="Book Antiqua" w:hAnsi="Book Antiqua" w:cstheme="majorBidi"/>
          <w:color w:val="000000"/>
        </w:rPr>
        <w:fldChar w:fldCharType="begin"/>
      </w:r>
      <w:r w:rsidRPr="002F4A84">
        <w:rPr>
          <w:rFonts w:ascii="Book Antiqua" w:hAnsi="Book Antiqua" w:cstheme="majorBidi"/>
          <w:color w:val="000000"/>
        </w:rPr>
        <w:instrText xml:space="preserve"> ADDIN EN.CITE &lt;EndNote&gt;&lt;Cite&gt;&lt;Author&gt;Begum&lt;/Author&gt;&lt;Year&gt;2005&lt;/Year&gt;&lt;RecNum&gt;42&lt;/RecNum&gt;&lt;DisplayText&gt;&lt;style face="superscript"&gt;[12]&lt;/style&gt;&lt;/DisplayText&gt;&lt;record&gt;&lt;rec-number&gt;42&lt;/rec-number&gt;&lt;foreign-keys&gt;&lt;key app="EN" db-id="00pe2awedpxt0nee9f75fxs90p2ssv0vw5x2"&gt;42&lt;/key&gt;&lt;/foreign-keys&gt;&lt;ref-type name="Journal Article"&gt;17&lt;/ref-type&gt;&lt;contributors&gt;&lt;authors&gt;&lt;author&gt;Begum, M&lt;/author&gt;&lt;/authors&gt;&lt;/contributors&gt;&lt;titles&gt;&lt;title&gt;Clozapine-induced stuttering, facial tics and myoclonic seizures: a case report&lt;/title&gt;&lt;secondary-title&gt;The Australian and New Zealand journal of psychiatry&lt;/secondary-title&gt;&lt;/titles&gt;&lt;periodical&gt;&lt;full-title&gt;The Australian and New Zealand journal of psychiatry&lt;/full-title&gt;&lt;/periodical&gt;&lt;pages&gt;202&lt;/pages&gt;&lt;volume&gt;39&lt;/volume&gt;&lt;number&gt;3&lt;/number&gt;&lt;dates&gt;&lt;year&gt;2005&lt;/year&gt;&lt;/dates&gt;&lt;isbn&gt;0004-8674&lt;/isbn&gt;&lt;urls&gt;&lt;/urls&gt;&lt;electronic-resource-num&gt;https://doi.org/10.1080/j.1440-1614.2005.01549.x&lt;/electronic-resource-num&gt;&lt;/record&gt;&lt;/Cite&gt;&lt;/EndNote&gt;</w:instrText>
      </w:r>
      <w:r w:rsidR="00016611" w:rsidRPr="002F4A84">
        <w:rPr>
          <w:rFonts w:ascii="Book Antiqua" w:hAnsi="Book Antiqua" w:cstheme="majorBidi"/>
          <w:color w:val="000000"/>
        </w:rPr>
        <w:fldChar w:fldCharType="separate"/>
      </w:r>
      <w:r w:rsidRPr="002F4A84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12" w:tooltip="Begum, 2005 #42" w:history="1">
        <w:r w:rsidRPr="002F4A84">
          <w:rPr>
            <w:rFonts w:ascii="Book Antiqua" w:hAnsi="Book Antiqua" w:cstheme="majorBidi"/>
            <w:noProof/>
            <w:color w:val="000000"/>
            <w:vertAlign w:val="superscript"/>
          </w:rPr>
          <w:t>12</w:t>
        </w:r>
      </w:hyperlink>
      <w:r w:rsidRPr="002F4A84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2F4A84">
        <w:rPr>
          <w:rFonts w:ascii="Book Antiqua" w:hAnsi="Book Antiqua" w:cstheme="majorBidi"/>
          <w:color w:val="000000"/>
        </w:rPr>
        <w:fldChar w:fldCharType="end"/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(Tabl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2)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</w:p>
    <w:p w14:paraId="5B82E823" w14:textId="77777777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lang w:bidi="fa-IR"/>
        </w:rPr>
      </w:pPr>
    </w:p>
    <w:p w14:paraId="24CB1595" w14:textId="77777777" w:rsidR="003F0D31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  <w:lang w:bidi="fa-IR"/>
        </w:rPr>
      </w:pPr>
      <w:r w:rsidRPr="00310E9F">
        <w:rPr>
          <w:rFonts w:ascii="Book Antiqua" w:hAnsi="Book Antiqua" w:cstheme="majorBidi"/>
          <w:b/>
          <w:bCs/>
          <w:iCs/>
          <w:u w:val="single"/>
          <w:lang w:bidi="fa-IR"/>
        </w:rPr>
        <w:t>M</w:t>
      </w:r>
      <w:r w:rsidR="003F0D31">
        <w:rPr>
          <w:rFonts w:ascii="Book Antiqua" w:hAnsi="Book Antiqua" w:cstheme="majorBidi"/>
          <w:b/>
          <w:bCs/>
          <w:iCs/>
          <w:u w:val="single"/>
          <w:lang w:bidi="fa-IR"/>
        </w:rPr>
        <w:t>ANIFESTATIONS OF STUTTERING</w:t>
      </w:r>
    </w:p>
    <w:p w14:paraId="37C23FCF" w14:textId="10C30608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yllable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nosyllabic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hole-wor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etition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longations</w:t>
      </w:r>
      <w:r w:rsidR="004B3C40" w:rsidRPr="002F4A84">
        <w:rPr>
          <w:rFonts w:ascii="Book Antiqua" w:hAnsi="Book Antiqua" w:cstheme="majorBidi"/>
          <w:lang w:bidi="fa-IR"/>
        </w:rPr>
        <w:t>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peec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ocks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Ashurst&lt;/Author&gt;&lt;Year&gt;2011&lt;/Year&gt;&lt;RecNum&gt;34&lt;/RecNum&gt;&lt;DisplayText&gt;&lt;style face="superscript"&gt;[4]&lt;/style&gt;&lt;/DisplayText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scrib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nl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40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eti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42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="004B3C40"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s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requ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ollow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ockag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21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longa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16)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wenty-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yp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Tabl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3).</w:t>
      </w:r>
      <w:r w:rsidR="00976B8B" w:rsidRPr="002F4A84">
        <w:rPr>
          <w:rFonts w:ascii="Book Antiqua" w:hAnsi="Book Antiqua" w:cstheme="majorBidi"/>
          <w:lang w:bidi="fa-IR"/>
        </w:rPr>
        <w:t xml:space="preserve">  </w:t>
      </w:r>
    </w:p>
    <w:p w14:paraId="3216B66D" w14:textId="72102E70" w:rsidR="004B3C40" w:rsidRPr="002F4A84" w:rsidRDefault="00AE2A83" w:rsidP="002F4A84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Individual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ersist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PDS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xiet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lat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Ashurst&lt;/Author&gt;&lt;Year&gt;2011&lt;/Year&gt;&lt;RecNum&gt;34&lt;/RecNum&gt;&lt;DisplayText&gt;&lt;style face="superscript"&gt;[4]&lt;/style&gt;&lt;/DisplayText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owever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quir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a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noy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u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xperienc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xiety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or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view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scrib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sychologic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a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he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duc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ysflu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peech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</w:p>
    <w:p w14:paraId="2C613F5A" w14:textId="6B6DDFC5" w:rsidR="00AE2A83" w:rsidRPr="00A72ADD" w:rsidRDefault="00AE2A83" w:rsidP="002F4A84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Individual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4, 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Cite&gt;&lt;Author&gt;Ashurst&lt;/Author&gt;&lt;Year&gt;2011&lt;/Year&gt;&lt;RecNum&gt;34&lt;/RecNum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="004B3C40" w:rsidRPr="002F4A84">
        <w:rPr>
          <w:rFonts w:ascii="Book Antiqua" w:hAnsi="Book Antiqua" w:cstheme="majorBidi"/>
          <w:noProof/>
          <w:vertAlign w:val="superscript"/>
          <w:lang w:bidi="fa-IR"/>
        </w:rPr>
        <w:t>,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l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="002B4769" w:rsidRPr="002F4A84">
        <w:rPr>
          <w:rFonts w:ascii="Book Antiqua" w:hAnsi="Book Antiqua" w:cstheme="majorBidi"/>
          <w:lang w:bidi="fa-IR"/>
        </w:rPr>
        <w:t>NS</w:t>
      </w:r>
      <w:r w:rsidR="00016611" w:rsidRPr="002F4A84">
        <w:rPr>
          <w:rFonts w:ascii="Book Antiqua" w:hAnsi="Book Antiqua" w:cstheme="majorBidi"/>
          <w:lang w:bidi="fa-IR"/>
        </w:rPr>
        <w:fldChar w:fldCharType="begin">
          <w:fldData xml:space="preserve">PEVuZE5vdGU+PENpdGU+PEF1dGhvcj5UYW5pPC9BdXRob3I+PFllYXI+MjAxMDwvWWVhcj48UmVj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</w:fldData>
        </w:fldChar>
      </w:r>
      <w:r w:rsidRPr="002F4A84">
        <w:rPr>
          <w:rFonts w:ascii="Book Antiqua" w:hAnsi="Book Antiqua" w:cstheme="majorBidi"/>
          <w:lang w:bidi="fa-IR"/>
        </w:rPr>
        <w:instrText xml:space="preserve"> ADDIN EN.CITE </w:instrText>
      </w:r>
      <w:r w:rsidR="00016611" w:rsidRPr="002F4A84">
        <w:rPr>
          <w:rFonts w:ascii="Book Antiqua" w:hAnsi="Book Antiqua" w:cstheme="majorBidi"/>
          <w:lang w:bidi="fa-IR"/>
        </w:rPr>
        <w:fldChar w:fldCharType="begin">
          <w:fldData xml:space="preserve">PEVuZE5vdGU+PENpdGU+PEF1dGhvcj5UYW5pPC9BdXRob3I+PFllYXI+MjAxMDwvWWVhcj48UmVj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</w:fldData>
        </w:fldChar>
      </w:r>
      <w:r w:rsidRPr="002F4A84">
        <w:rPr>
          <w:rFonts w:ascii="Book Antiqua" w:hAnsi="Book Antiqua" w:cstheme="majorBidi"/>
          <w:lang w:bidi="fa-IR"/>
        </w:rPr>
        <w:instrText xml:space="preserve"> ADDIN EN.CITE.DATA </w:instrText>
      </w:r>
      <w:r w:rsidR="00016611" w:rsidRPr="002F4A84">
        <w:rPr>
          <w:rFonts w:ascii="Book Antiqua" w:hAnsi="Book Antiqua" w:cstheme="majorBidi"/>
          <w:lang w:bidi="fa-IR"/>
        </w:rPr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016611" w:rsidRPr="002F4A84">
        <w:rPr>
          <w:rFonts w:ascii="Book Antiqua" w:hAnsi="Book Antiqua" w:cstheme="majorBidi"/>
          <w:lang w:bidi="fa-IR"/>
        </w:rPr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-15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te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y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ink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aci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grimac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terjection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or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hra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ubstitution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i/>
          <w:lang w:bidi="fa-IR"/>
        </w:rPr>
        <w:t>etc</w:t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ear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o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erm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p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view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lat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orted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a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unusu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cau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mpariso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es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min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quir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urthermore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lie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inc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quir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uffici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eriod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unlikel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noug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im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cau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ter</w:t>
      </w:r>
      <w:r w:rsidRPr="00A72ADD">
        <w:rPr>
          <w:rFonts w:ascii="Book Antiqua" w:hAnsi="Book Antiqua" w:cstheme="majorBidi"/>
          <w:lang w:bidi="fa-IR"/>
        </w:rPr>
        <w:t>vention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u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o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duc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iscontinua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ulpri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ru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r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arri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u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o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possible</w:t>
      </w:r>
      <w:r w:rsidR="004B3C40">
        <w:rPr>
          <w:rFonts w:ascii="Book Antiqua" w:hAnsi="Book Antiqua" w:cstheme="majorBidi"/>
          <w:lang w:bidi="fa-IR"/>
        </w:rPr>
        <w:t>,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whi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sul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mplet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lie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gnifica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mprovem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.</w:t>
      </w:r>
      <w:r w:rsidR="00976B8B">
        <w:rPr>
          <w:rFonts w:ascii="Book Antiqua" w:hAnsi="Book Antiqua" w:cstheme="majorBidi"/>
          <w:lang w:bidi="fa-IR"/>
        </w:rPr>
        <w:t xml:space="preserve"> </w:t>
      </w:r>
    </w:p>
    <w:p w14:paraId="29C82BAD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7F40465D" w14:textId="688DF34E" w:rsidR="00AE2A83" w:rsidRPr="00310E9F" w:rsidRDefault="004B3C40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lastRenderedPageBreak/>
        <w:t>M</w:t>
      </w:r>
      <w:r w:rsidR="003F0D31">
        <w:rPr>
          <w:rFonts w:ascii="Book Antiqua" w:hAnsi="Book Antiqua" w:cstheme="majorBidi"/>
          <w:b/>
          <w:bCs/>
          <w:iCs/>
          <w:u w:val="single"/>
        </w:rPr>
        <w:t>ANAGEMENT</w:t>
      </w:r>
    </w:p>
    <w:p w14:paraId="5FD858AA" w14:textId="263BC629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Therapeu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asu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draw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4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55.8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1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6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</w:t>
      </w:r>
      <w:r w:rsidR="004B3C40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ulpr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i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.3%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ontaneous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mit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p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inu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fen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w6RyPC9BdXRob3I+PFllYXI+MjAwNDwvWWVhcj48UmVj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w6RyPC9BdXRob3I+PFllYXI+MjAwNDwvWWVhcj48UmVj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6" w:tooltip="Bär, 2004 #46" w:history="1">
        <w:r w:rsidRPr="00087317">
          <w:rPr>
            <w:rFonts w:ascii="Book Antiqua" w:hAnsi="Book Antiqua" w:cstheme="majorBidi"/>
            <w:noProof/>
            <w:vertAlign w:val="superscript"/>
          </w:rPr>
          <w:t>16-1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ZYWRhdjwvQXV0aG9yPjxZZWFyPjIwMTA8L1llYXI+PFJl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ZYWRhdjwvQXV0aG9yPjxZZWFyPjIwMTA8L1llYXI+PFJl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9" w:tooltip="Yadav, 2010 #7" w:history="1">
        <w:r w:rsidRPr="00087317">
          <w:rPr>
            <w:rFonts w:ascii="Book Antiqua" w:hAnsi="Book Antiqua" w:cstheme="majorBidi"/>
            <w:noProof/>
            <w:vertAlign w:val="superscript"/>
          </w:rPr>
          <w:t>19-2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4.6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th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cri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ak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TaHVzdGVyPC9BdXRob3I+PFllYXI+MjAwNTwvWWVhcj48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TaHVzdGVyPC9BdXRob3I+PFllYXI+MjAwNTwvWWVhcj48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EC5761">
        <w:rPr>
          <w:rFonts w:ascii="Book Antiqua" w:hAnsi="Book Antiqua" w:cstheme="majorBidi"/>
          <w:noProof/>
          <w:vertAlign w:val="superscript"/>
        </w:rPr>
        <w:t>[</w:t>
      </w:r>
      <w:hyperlink w:anchor="_ENREF_22" w:tooltip="Shuster, 2005 #49" w:history="1">
        <w:r w:rsidRPr="00EC5761">
          <w:rPr>
            <w:rFonts w:ascii="Book Antiqua" w:hAnsi="Book Antiqua" w:cstheme="majorBidi"/>
            <w:noProof/>
            <w:vertAlign w:val="superscript"/>
          </w:rPr>
          <w:t>22-25</w:t>
        </w:r>
      </w:hyperlink>
      <w:r w:rsidRPr="00EC5761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.3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-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iod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continued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BbmRlcnNvbjwvQXV0aG9yPjxZZWFyPjE5OTk8L1llYXI+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BbmRlcnNvbjwvQXV0aG9yPjxZZWFyPjE5OTk8L1llYXI+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T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).</w:t>
      </w:r>
    </w:p>
    <w:p w14:paraId="09CE6DC5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4F55C348" w14:textId="06E94378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P</w:t>
      </w:r>
      <w:r w:rsidR="003F0D31">
        <w:rPr>
          <w:rFonts w:ascii="Book Antiqua" w:hAnsi="Book Antiqua" w:cstheme="majorBidi"/>
          <w:b/>
          <w:bCs/>
          <w:iCs/>
          <w:u w:val="single"/>
        </w:rPr>
        <w:t>ATHOPHYSIOLOGY</w:t>
      </w:r>
    </w:p>
    <w:p w14:paraId="28317B26" w14:textId="51BAE812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crib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0D4E1A0E" w14:textId="2EC778F8" w:rsidR="00AE2A83" w:rsidRPr="00A72ADD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ir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l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cort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uctu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nglia</w:t>
      </w:r>
      <w:r w:rsidR="00D34AFD">
        <w:rPr>
          <w:rFonts w:ascii="Book Antiqua" w:hAnsi="Book Antiqua" w:cstheme="majorBidi"/>
        </w:rPr>
        <w:t xml:space="preserve"> </w:t>
      </w:r>
      <w:r w:rsidR="00D34AFD" w:rsidRPr="00A72ADD">
        <w:rPr>
          <w:rFonts w:ascii="Book Antiqua" w:hAnsi="Book Antiqua" w:cstheme="majorBidi"/>
        </w:rPr>
        <w:t>(</w:t>
      </w:r>
      <w:bookmarkStart w:id="3" w:name="_Hlk90648674"/>
      <w:r w:rsidR="00D34AFD" w:rsidRPr="00A72ADD">
        <w:rPr>
          <w:rFonts w:ascii="Book Antiqua" w:hAnsi="Book Antiqua" w:cstheme="majorBidi"/>
        </w:rPr>
        <w:t>BG</w:t>
      </w:r>
      <w:bookmarkEnd w:id="3"/>
      <w:r w:rsidR="00D34AFD"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ell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luenc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twork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gag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n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D34AFD" w:rsidRPr="00D34AFD">
        <w:rPr>
          <w:rFonts w:ascii="Book Antiqua" w:hAnsi="Book Antiqua" w:cstheme="majorBidi"/>
        </w:rPr>
        <w:t>BG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lled</w:t>
      </w:r>
      <w:r w:rsidR="00976B8B">
        <w:rPr>
          <w:rFonts w:ascii="Book Antiqua" w:hAnsi="Book Antiqua" w:cstheme="majorBidi"/>
        </w:rPr>
        <w:t xml:space="preserve"> </w:t>
      </w:r>
      <w:r w:rsidRPr="004771BC">
        <w:rPr>
          <w:rFonts w:ascii="Book Antiqua" w:hAnsi="Book Antiqua" w:cstheme="majorBidi"/>
        </w:rPr>
        <w:t>cortico-</w:t>
      </w:r>
      <w:r w:rsidR="00D34AFD" w:rsidRPr="00D34AFD">
        <w:rPr>
          <w:rFonts w:ascii="Book Antiqua" w:hAnsi="Book Antiqua" w:cstheme="majorBidi"/>
        </w:rPr>
        <w:t>BG</w:t>
      </w:r>
      <w:r w:rsidRPr="004771BC">
        <w:rPr>
          <w:rFonts w:ascii="Book Antiqua" w:hAnsi="Book Antiqua" w:cstheme="majorBidi"/>
        </w:rPr>
        <w:t>-thalamocortical</w:t>
      </w:r>
      <w:r w:rsidR="00976B8B">
        <w:rPr>
          <w:rFonts w:ascii="Book Antiqua" w:hAnsi="Book Antiqua" w:cstheme="majorBidi"/>
        </w:rPr>
        <w:t xml:space="preserve"> </w:t>
      </w:r>
      <w:r w:rsidRPr="004771BC">
        <w:rPr>
          <w:rFonts w:ascii="Book Antiqua" w:hAnsi="Book Antiqua" w:cstheme="majorBidi"/>
        </w:rPr>
        <w:t>circu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CBTC)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, 29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Cite&gt;&lt;Author&gt;Alm&lt;/Author&gt;&lt;Year&gt;2004&lt;/Year&gt;&lt;RecNum&gt;55&lt;/RecNum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/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D34AFD" w:rsidRPr="00D34AF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, 29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Cite&gt;&lt;Author&gt;Alm&lt;/Author&gt;&lt;Year&gt;2004&lt;/Year&gt;&lt;RecNum&gt;55&lt;/RecNum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084A35E0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2017AFD" w14:textId="6D0F0E15" w:rsidR="00AE2A83" w:rsidRPr="00310E9F" w:rsidRDefault="00D34AFD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CBTC</w:t>
      </w:r>
      <w:r w:rsidR="00976B8B" w:rsidRPr="00310E9F">
        <w:rPr>
          <w:rFonts w:ascii="Book Antiqua" w:hAnsi="Book Antiqua" w:cstheme="majorBidi"/>
          <w:b/>
          <w:bCs/>
          <w:iCs/>
          <w:u w:val="single"/>
        </w:rPr>
        <w:t xml:space="preserve"> </w:t>
      </w:r>
      <w:r w:rsidR="003F0D31">
        <w:rPr>
          <w:rFonts w:ascii="Book Antiqua" w:hAnsi="Book Antiqua" w:cstheme="majorBidi"/>
          <w:b/>
          <w:bCs/>
          <w:iCs/>
          <w:u w:val="single"/>
        </w:rPr>
        <w:t>AND STUTTERING</w:t>
      </w:r>
    </w:p>
    <w:p w14:paraId="2DD8009F" w14:textId="6A5A072A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lastRenderedPageBreak/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ircu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gag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ircu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ten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BTC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Alm&lt;/Author&gt;&lt;Year&gt;2004&lt;/Year&gt;&lt;RecNum&gt;55&lt;/RecNum&gt;&lt;DisplayText&gt;&lt;style face="superscript"&gt;[28, 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Cite&gt;&lt;Author&gt;Chang&lt;/Author&gt;&lt;Year&gt;2020&lt;/Year&gt;&lt;RecNum&gt;54&lt;/RecNum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.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i</w:t>
      </w:r>
      <w:r w:rsidRPr="00A72ADD">
        <w:rPr>
          <w:rFonts w:ascii="Book Antiqua" w:hAnsi="Book Antiqua" w:cstheme="majorBidi"/>
        </w:rPr>
        <w:t>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form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speci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ces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c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ima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iginat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utam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d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llectiv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am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er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ob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llid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Pr="00A72ADD">
        <w:rPr>
          <w:rFonts w:ascii="Book Antiqua" w:hAnsi="Book Antiqua" w:cstheme="majorBidi"/>
        </w:rPr>
        <w:t>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STN)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ct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Pr="00A72ADD">
        <w:rPr>
          <w:rFonts w:ascii="Book Antiqua" w:hAnsi="Book Antiqua" w:cstheme="majorBidi"/>
        </w:rPr>
        <w:t>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ob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llid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GPi</w:t>
      </w:r>
      <w:proofErr w:type="spellEnd"/>
      <w:r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ticulat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anciego&lt;/Author&gt;&lt;Year&gt;2012&lt;/Year&gt;&lt;RecNum&gt;56&lt;/RecNum&gt;&lt;DisplayText&gt;&lt;style face="superscript"&gt;[30]&lt;/style&gt;&lt;/DisplayText&gt;&lt;record&gt;&lt;rec-number&gt;56&lt;/rec-number&gt;&lt;foreign-keys&gt;&lt;key app="EN" db-id="00pe2awedpxt0nee9f75fxs90p2ssv0vw5x2"&gt;56&lt;/key&gt;&lt;/foreign-keys&gt;&lt;ref-type name="Journal Article"&gt;17&lt;/ref-type&gt;&lt;contributors&gt;&lt;authors&gt;&lt;author&gt;Lanciego, José L&lt;/author&gt;&lt;author&gt;Luquin, Natasha&lt;/author&gt;&lt;author&gt;Obeso, José A&lt;/author&gt;&lt;/authors&gt;&lt;/contributors&gt;&lt;titles&gt;&lt;title&gt;Functional neuroanatomy of the basal ganglia&lt;/title&gt;&lt;secondary-title&gt;Cold Spring Harbor perspectives in medicine&lt;/secondary-title&gt;&lt;/titles&gt;&lt;periodical&gt;&lt;full-title&gt;Cold Spring Harbor Perspectives in Medicine&lt;/full-title&gt;&lt;abbr-1&gt;Cold Spring Harb. Perspect. Med.&lt;/abbr-1&gt;&lt;abbr-2&gt;Cold Spring Harb Perspect Med&lt;/abbr-2&gt;&lt;/periodical&gt;&lt;pages&gt;a009621&lt;/pages&gt;&lt;volume&gt;2&lt;/volume&gt;&lt;number&gt;12&lt;/number&gt;&lt;dates&gt;&lt;year&gt;2012&lt;/year&gt;&lt;/dates&gt;&lt;isbn&gt;2157-1422&lt;/isbn&gt;&lt;urls&gt;&lt;/urls&gt;&lt;electronic-resource-num&gt;10.1101/cshperspect.a0096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0" w:tooltip="Lanciego, 2012 #56" w:history="1">
        <w:r w:rsidRPr="00087317">
          <w:rPr>
            <w:rFonts w:ascii="Book Antiqua" w:hAnsi="Book Antiqua" w:cstheme="majorBidi"/>
            <w:noProof/>
            <w:vertAlign w:val="superscript"/>
          </w:rPr>
          <w:t>3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29C9CE4" w14:textId="105AA24A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rtl/>
        </w:rPr>
      </w:pP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="00AF4ADC" w:rsidRPr="00AF4ADC">
        <w:rPr>
          <w:rFonts w:ascii="Book Antiqua" w:hAnsi="Book Antiqua" w:cstheme="majorBidi"/>
        </w:rPr>
        <w:t>gamma-aminobutyric acid</w:t>
      </w:r>
      <w:r w:rsidR="00AF4ADC">
        <w:rPr>
          <w:rFonts w:ascii="Book Antiqua" w:hAnsi="Book Antiqua" w:cstheme="majorBidi" w:hint="eastAsia"/>
          <w:lang w:eastAsia="zh-CN"/>
        </w:rPr>
        <w:t>-</w:t>
      </w:r>
      <w:proofErr w:type="spellStart"/>
      <w:r w:rsidR="00AF4ADC" w:rsidRPr="00AF4ADC">
        <w:rPr>
          <w:rFonts w:ascii="Book Antiqua" w:hAnsi="Book Antiqua" w:cstheme="majorBidi" w:hint="eastAsia"/>
        </w:rPr>
        <w:t>ergic</w:t>
      </w:r>
      <w:proofErr w:type="spellEnd"/>
      <w:r w:rsidR="00AF4ADC" w:rsidRPr="00AF4ADC">
        <w:rPr>
          <w:rFonts w:ascii="Book Antiqua" w:hAnsi="Book Antiqua" w:cstheme="majorBidi"/>
        </w:rPr>
        <w:t xml:space="preserve"> </w:t>
      </w:r>
      <w:r w:rsidR="00AF4ADC">
        <w:rPr>
          <w:rFonts w:ascii="Book Antiqua" w:hAnsi="Book Antiqua" w:cstheme="majorBidi"/>
        </w:rPr>
        <w:t>(</w:t>
      </w:r>
      <w:r w:rsidRPr="00A72ADD">
        <w:rPr>
          <w:rFonts w:ascii="Book Antiqua" w:hAnsi="Book Antiqua" w:cstheme="majorBidi"/>
        </w:rPr>
        <w:t>GABAergic</w:t>
      </w:r>
      <w:r w:rsidR="00AF4ADC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um-s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i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MSNs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resen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90</w:t>
      </w:r>
      <w:r w:rsidR="00F62F86">
        <w:rPr>
          <w:rFonts w:ascii="Book Antiqua" w:hAnsi="Book Antiqua" w:cstheme="majorBidi"/>
          <w:lang w:eastAsia="zh-CN"/>
        </w:rPr>
        <w:t>%</w:t>
      </w:r>
      <w:r w:rsidRPr="00A72ADD">
        <w:rPr>
          <w:rFonts w:ascii="Book Antiqua" w:hAnsi="Book Antiqua" w:cstheme="majorBidi"/>
        </w:rPr>
        <w:t>-95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/chol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neurons.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s</w:t>
      </w:r>
      <w:r w:rsidRPr="00A72ADD">
        <w:rPr>
          <w:rFonts w:ascii="Book Antiqua" w:hAnsi="Book Antiqua" w:cstheme="majorBidi"/>
        </w:rPr>
        <w:t>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it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lementa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SMA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-SM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d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atosens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anciego&lt;/Author&gt;&lt;Year&gt;2012&lt;/Year&gt;&lt;RecNum&gt;56&lt;/RecNum&gt;&lt;DisplayText&gt;&lt;style face="superscript"&gt;[30]&lt;/style&gt;&lt;/DisplayText&gt;&lt;record&gt;&lt;rec-number&gt;56&lt;/rec-number&gt;&lt;foreign-keys&gt;&lt;key app="EN" db-id="00pe2awedpxt0nee9f75fxs90p2ssv0vw5x2"&gt;56&lt;/key&gt;&lt;/foreign-keys&gt;&lt;ref-type name="Journal Article"&gt;17&lt;/ref-type&gt;&lt;contributors&gt;&lt;authors&gt;&lt;author&gt;Lanciego, José L&lt;/author&gt;&lt;author&gt;Luquin, Natasha&lt;/author&gt;&lt;author&gt;Obeso, José A&lt;/author&gt;&lt;/authors&gt;&lt;/contributors&gt;&lt;titles&gt;&lt;title&gt;Functional neuroanatomy of the basal ganglia&lt;/title&gt;&lt;secondary-title&gt;Cold Spring Harbor perspectives in medicine&lt;/secondary-title&gt;&lt;/titles&gt;&lt;periodical&gt;&lt;full-title&gt;Cold Spring Harbor Perspectives in Medicine&lt;/full-title&gt;&lt;abbr-1&gt;Cold Spring Harb. Perspect. Med.&lt;/abbr-1&gt;&lt;abbr-2&gt;Cold Spring Harb Perspect Med&lt;/abbr-2&gt;&lt;/periodical&gt;&lt;pages&gt;a009621&lt;/pages&gt;&lt;volume&gt;2&lt;/volume&gt;&lt;number&gt;12&lt;/number&gt;&lt;dates&gt;&lt;year&gt;2012&lt;/year&gt;&lt;/dates&gt;&lt;isbn&gt;2157-1422&lt;/isbn&gt;&lt;urls&gt;&lt;/urls&gt;&lt;electronic-resource-num&gt;10.1101/cshperspect.a0096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0" w:tooltip="Lanciego, 2012 #56" w:history="1">
        <w:r w:rsidRPr="00087317">
          <w:rPr>
            <w:rFonts w:ascii="Book Antiqua" w:hAnsi="Book Antiqua" w:cstheme="majorBidi"/>
            <w:noProof/>
            <w:vertAlign w:val="superscript"/>
          </w:rPr>
          <w:t>3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sory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gni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eisman&lt;/Author&gt;&lt;Year&gt;2014&lt;/Year&gt;&lt;RecNum&gt;57&lt;/RecNum&gt;&lt;DisplayText&gt;&lt;style face="superscript"&gt;[31]&lt;/style&gt;&lt;/DisplayText&gt;&lt;record&gt;&lt;rec-number&gt;57&lt;/rec-number&gt;&lt;foreign-keys&gt;&lt;key app="EN" db-id="00pe2awedpxt0nee9f75fxs90p2ssv0vw5x2"&gt;57&lt;/key&gt;&lt;/foreign-keys&gt;&lt;ref-type name="Journal Article"&gt;17&lt;/ref-type&gt;&lt;contributors&gt;&lt;authors&gt;&lt;author&gt;Leisman, Gerry&lt;/author&gt;&lt;author&gt;Braun-Benjamin, Orit&lt;/author&gt;&lt;author&gt;Melillo, Robert&lt;/author&gt;&lt;/authors&gt;&lt;/contributors&gt;&lt;titles&gt;&lt;title&gt;Cognitive-motor interactions of the basal ganglia in development&lt;/title&gt;&lt;secondary-title&gt;Frontiers in systems neuroscience&lt;/secondary-title&gt;&lt;/titles&gt;&lt;periodical&gt;&lt;full-title&gt;Frontiers in Systems Neuroscience&lt;/full-title&gt;&lt;abbr-1&gt;Front. Syst. Neurosci.&lt;/abbr-1&gt;&lt;abbr-2&gt;Front Syst Neurosci&lt;/abbr-2&gt;&lt;/periodical&gt;&lt;pages&gt;16&lt;/pages&gt;&lt;volume&gt;8&lt;/volume&gt;&lt;dates&gt;&lt;year&gt;2014&lt;/year&gt;&lt;/dates&gt;&lt;isbn&gt;1662-5137&lt;/isbn&gt;&lt;urls&gt;&lt;/urls&gt;&lt;electronic-resource-num&gt;https://doi.org/10.3389/fnsys.2014.000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1" w:tooltip="Leisman, 2014 #57" w:history="1">
        <w:r w:rsidRPr="00087317">
          <w:rPr>
            <w:rFonts w:ascii="Book Antiqua" w:hAnsi="Book Antiqua" w:cstheme="majorBidi"/>
            <w:noProof/>
            <w:vertAlign w:val="superscript"/>
          </w:rPr>
          <w:t>3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.g.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rmin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one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one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ak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ink&lt;/Author&gt;&lt;Year&gt;2003&lt;/Year&gt;&lt;RecNum&gt;58&lt;/RecNum&gt;&lt;DisplayText&gt;&lt;style face="superscript"&gt;[32]&lt;/style&gt;&lt;/DisplayText&gt;&lt;record&gt;&lt;rec-number&gt;58&lt;/rec-number&gt;&lt;foreign-keys&gt;&lt;key app="EN" db-id="00pe2awedpxt0nee9f75fxs90p2ssv0vw5x2"&gt;58&lt;/key&gt;&lt;/foreign-keys&gt;&lt;ref-type name="Journal Article"&gt;17&lt;/ref-type&gt;&lt;contributors&gt;&lt;authors&gt;&lt;author&gt;Mink, Jonathan W&lt;/author&gt;&lt;/authors&gt;&lt;/contributors&gt;&lt;titles&gt;&lt;title&gt;The basal ganglia and involuntary movements: impaired inhibition of competing motor patterns&lt;/title&gt;&lt;secondary-title&gt;Archives of neurology&lt;/secondary-title&gt;&lt;/titles&gt;&lt;periodical&gt;&lt;full-title&gt;Archives of Neurology&lt;/full-title&gt;&lt;abbr-1&gt;Arch. Neurol.&lt;/abbr-1&gt;&lt;abbr-2&gt;Arch Neurol&lt;/abbr-2&gt;&lt;/periodical&gt;&lt;pages&gt;1365-1368&lt;/pages&gt;&lt;volume&gt;60&lt;/volume&gt;&lt;number&gt;10&lt;/number&gt;&lt;dates&gt;&lt;year&gt;2003&lt;/year&gt;&lt;/dates&gt;&lt;isbn&gt;0003-9942&lt;/isbn&gt;&lt;urls&gt;&lt;/urls&gt;&lt;electronic-resource-num&gt;10.1001/archneur.60.10.136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2" w:tooltip="Mink, 2003 #58" w:history="1">
        <w:r w:rsidRPr="00087317">
          <w:rPr>
            <w:rFonts w:ascii="Book Antiqua" w:hAnsi="Book Antiqua" w:cstheme="majorBidi"/>
            <w:noProof/>
            <w:vertAlign w:val="superscript"/>
          </w:rPr>
          <w:t>3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icobulb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ir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aryn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aryn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ps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ngu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onnally&lt;/Author&gt;&lt;Year&gt;2014&lt;/Year&gt;&lt;RecNum&gt;59&lt;/RecNum&gt;&lt;DisplayText&gt;&lt;style face="superscript"&gt;[33]&lt;/style&gt;&lt;/DisplayText&gt;&lt;record&gt;&lt;rec-number&gt;59&lt;/rec-number&gt;&lt;foreign-keys&gt;&lt;key app="EN" db-id="00pe2awedpxt0nee9f75fxs90p2ssv0vw5x2"&gt;59&lt;/key&gt;&lt;/foreign-keys&gt;&lt;ref-type name="Journal Article"&gt;17&lt;/ref-type&gt;&lt;contributors&gt;&lt;authors&gt;&lt;author&gt;Connally, Emily L&lt;/author&gt;&lt;author&gt;Ward, David&lt;/author&gt;&lt;author&gt;Howell, Peter&lt;/author&gt;&lt;author&gt;Watkins, Kate E&lt;/author&gt;&lt;/authors&gt;&lt;/contributors&gt;&lt;titles&gt;&lt;title&gt;Disrupted white matter in language and motor tracts in developmental stuttering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5-35&lt;/pages&gt;&lt;volume&gt;131&lt;/volume&gt;&lt;dates&gt;&lt;year&gt;2014&lt;/year&gt;&lt;/dates&gt;&lt;isbn&gt;0093-934X&lt;/isbn&gt;&lt;urls&gt;&lt;/urls&gt;&lt;electronic-resource-num&gt;https://doi.org/10.1016/j.bandl.2013.05.01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3" w:tooltip="Connally, 2014 #59" w:history="1">
        <w:r w:rsidRPr="00087317">
          <w:rPr>
            <w:rFonts w:ascii="Book Antiqua" w:hAnsi="Book Antiqua" w:cstheme="majorBidi"/>
            <w:noProof/>
            <w:vertAlign w:val="superscript"/>
          </w:rPr>
          <w:t>3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rou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wh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fe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.</w:t>
      </w:r>
    </w:p>
    <w:p w14:paraId="5D3BBB75" w14:textId="52E3B755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tted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v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: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D</w:t>
      </w:r>
      <w:r w:rsidRPr="00A72ADD">
        <w:rPr>
          <w:rFonts w:ascii="Book Antiqua" w:hAnsi="Book Antiqua" w:cstheme="majorBidi"/>
        </w:rPr>
        <w:t>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raig-McQuaide&lt;/Author&gt;&lt;Year&gt;2014&lt;/Year&gt;&lt;RecNum&gt;32&lt;/RecNum&gt;&lt;DisplayText&gt;&lt;style face="superscript"&gt;[2, 28]&lt;/style&gt;&lt;/DisplayText&gt;&lt;record&gt;&lt;rec-number&gt;32&lt;/rec-number&gt;&lt;foreign-keys&gt;&lt;key app="EN" db-id="00pe2awedpxt0nee9f75fxs90p2ssv0vw5x2"&gt;32&lt;/key&gt;&lt;/foreign-keys&gt;&lt;ref-type name="Journal Article"&gt;17&lt;/ref-type&gt;&lt;contributors&gt;&lt;authors&gt;&lt;author&gt;Craig-McQuaide, Anna&lt;/author&gt;&lt;author&gt;Akram, Harith&lt;/author&gt;&lt;author&gt;Zrinzo, Ludvic&lt;/author&gt;&lt;author&gt;Tripoliti, Elina&lt;/author&gt;&lt;/authors&gt;&lt;/contributors&gt;&lt;titles&gt;&lt;title&gt;A review of brain circuitries involved in stuttering&lt;/title&gt;&lt;secondary-title&gt;Frontiers in human neuroscience&lt;/secondary-title&gt;&lt;/titles&gt;&lt;periodical&gt;&lt;full-title&gt;Frontiers in Human Neuroscience&lt;/full-title&gt;&lt;abbr-1&gt;Front. Hum. Neurosci.&lt;/abbr-1&gt;&lt;abbr-2&gt;Front Hum Neurosci&lt;/abbr-2&gt;&lt;/periodical&gt;&lt;pages&gt;884&lt;/pages&gt;&lt;volume&gt;8&lt;/volume&gt;&lt;dates&gt;&lt;year&gt;2014&lt;/year&gt;&lt;/dates&gt;&lt;isbn&gt;1662-5161&lt;/isbn&gt;&lt;urls&gt;&lt;/urls&gt;&lt;electronic-resource-num&gt;https://doi.org/10.3389/fnhum.2014.00884&lt;/electronic-resource-num&gt;&lt;/record&gt;&lt;/Cite&gt;&lt;Cite&gt;&lt;Author&gt;Chang&lt;/Author&gt;&lt;Year&gt;2020&lt;/Year&gt;&lt;RecNum&gt;54&lt;/RecNum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" w:tooltip="Craig-McQuaide, 2014 #32" w:history="1">
        <w:r w:rsidRPr="00087317">
          <w:rPr>
            <w:rFonts w:ascii="Book Antiqua" w:hAnsi="Book Antiqua" w:cstheme="majorBidi"/>
            <w:noProof/>
            <w:vertAlign w:val="superscript"/>
          </w:rPr>
          <w:t>2</w:t>
        </w:r>
      </w:hyperlink>
      <w:r w:rsidR="001840A5">
        <w:rPr>
          <w:rFonts w:ascii="Book Antiqua" w:hAnsi="Book Antiqua" w:cstheme="majorBidi"/>
          <w:noProof/>
          <w:vertAlign w:val="superscript"/>
        </w:rPr>
        <w:t>,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7934F2B" w14:textId="3D1B58FF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-methyl-D-aspart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NMDA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arin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mma-aminobutyr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GABA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norphi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lvan&lt;/Author&gt;&lt;Year&gt;2006&lt;/Year&gt;&lt;RecNum&gt;61&lt;/RecNum&gt;&lt;DisplayText&gt;&lt;style face="superscript"&gt;[35]&lt;/style&gt;&lt;/DisplayText&gt;&lt;record&gt;&lt;rec-number&gt;61&lt;/rec-number&gt;&lt;foreign-keys&gt;&lt;key app="EN" db-id="00pe2awedpxt0nee9f75fxs90p2ssv0vw5x2"&gt;61&lt;/key&gt;&lt;/foreign-keys&gt;&lt;ref-type name="Journal Article"&gt;17&lt;/ref-type&gt;&lt;contributors&gt;&lt;authors&gt;&lt;author&gt;Galvan, Adriana&lt;/author&gt;&lt;author&gt;Kuwajima, Masaaki&lt;/author&gt;&lt;author&gt;Smith, Yoland&lt;/author&gt;&lt;/authors&gt;&lt;/contributors&gt;&lt;titles&gt;&lt;title&gt;Glutamate and GABA receptors and transporters in the basal ganglia: what does their subsynaptic localization reveal about their function?&lt;/title&gt;&lt;secondary-title&gt;Neuroscience&lt;/secondary-title&gt;&lt;/titles&gt;&lt;periodical&gt;&lt;full-title&gt;Neuroscience&lt;/full-title&gt;&lt;abbr-1&gt;Neuroscience&lt;/abbr-1&gt;&lt;abbr-2&gt;Neuroscience&lt;/abbr-2&gt;&lt;/periodical&gt;&lt;pages&gt;351-375&lt;/pages&gt;&lt;volume&gt;143&lt;/volume&gt;&lt;number&gt;2&lt;/number&gt;&lt;dates&gt;&lt;year&gt;2006&lt;/year&gt;&lt;/dates&gt;&lt;isbn&gt;0306-4522&lt;/isbn&gt;&lt;urls&gt;&lt;/urls&gt;&lt;electronic-resource-num&gt;https://doi.org/10.1016/j.neuroscience.2006.09.01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5" w:tooltip="Galvan, 2006 #61" w:history="1">
        <w:r w:rsidRPr="00087317">
          <w:rPr>
            <w:rFonts w:ascii="Book Antiqua" w:hAnsi="Book Antiqua" w:cstheme="majorBidi"/>
            <w:noProof/>
            <w:vertAlign w:val="superscript"/>
          </w:rPr>
          <w:t>3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i</w:t>
      </w:r>
      <w:proofErr w:type="spellEnd"/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="001840A5"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ltima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lvan&lt;/Author&gt;&lt;Year&gt;2006&lt;/Year&gt;&lt;RecNum&gt;61&lt;/RecNum&gt;&lt;DisplayText&gt;&lt;style face="superscript"&gt;[35]&lt;/style&gt;&lt;/DisplayText&gt;&lt;record&gt;&lt;rec-number&gt;61&lt;/rec-number&gt;&lt;foreign-keys&gt;&lt;key app="EN" db-id="00pe2awedpxt0nee9f75fxs90p2ssv0vw5x2"&gt;61&lt;/key&gt;&lt;/foreign-keys&gt;&lt;ref-type name="Journal Article"&gt;17&lt;/ref-type&gt;&lt;contributors&gt;&lt;authors&gt;&lt;author&gt;Galvan, Adriana&lt;/author&gt;&lt;author&gt;Kuwajima, Masaaki&lt;/author&gt;&lt;author&gt;Smith, Yoland&lt;/author&gt;&lt;/authors&gt;&lt;/contributors&gt;&lt;titles&gt;&lt;title&gt;Glutamate and GABA receptors and transporters in the basal ganglia: what does their subsynaptic localization reveal about their function?&lt;/title&gt;&lt;secondary-title&gt;Neuroscience&lt;/secondary-title&gt;&lt;/titles&gt;&lt;periodical&gt;&lt;full-title&gt;Neuroscience&lt;/full-title&gt;&lt;abbr-1&gt;Neuroscience&lt;/abbr-1&gt;&lt;abbr-2&gt;Neuroscience&lt;/abbr-2&gt;&lt;/periodical&gt;&lt;pages&gt;351-375&lt;/pages&gt;&lt;volume&gt;143&lt;/volume&gt;&lt;number&gt;2&lt;/number&gt;&lt;dates&gt;&lt;year&gt;2006&lt;/year&gt;&lt;/dates&gt;&lt;isbn&gt;0306-4522&lt;/isbn&gt;&lt;urls&gt;&lt;/urls&gt;&lt;electronic-resource-num&gt;https://doi.org/10.1016/j.neuroscience.2006.09.01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5" w:tooltip="Galvan, 2006 #61" w:history="1">
        <w:r w:rsidRPr="00087317">
          <w:rPr>
            <w:rFonts w:ascii="Book Antiqua" w:hAnsi="Book Antiqua" w:cstheme="majorBidi"/>
            <w:noProof/>
            <w:vertAlign w:val="superscript"/>
          </w:rPr>
          <w:t>3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F</w:t>
      </w:r>
      <w:r w:rsidRPr="00A72ADD">
        <w:rPr>
          <w:rFonts w:ascii="Book Antiqua" w:hAnsi="Book Antiqua" w:cstheme="majorBidi"/>
        </w:rPr>
        <w:t>ig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).</w:t>
      </w:r>
      <w:r w:rsidR="00976B8B">
        <w:rPr>
          <w:rFonts w:ascii="Book Antiqua" w:hAnsi="Book Antiqua" w:cstheme="majorBidi"/>
        </w:rPr>
        <w:t xml:space="preserve"> </w:t>
      </w:r>
    </w:p>
    <w:p w14:paraId="49511264" w14:textId="7D1E53FD" w:rsidR="00AE2A83" w:rsidRPr="00A72ADD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MD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arin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kephal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.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</w:t>
      </w:r>
      <w:r w:rsidR="001840A5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ll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inhibit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F40907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>
        <w:rPr>
          <w:rFonts w:ascii="Book Antiqua" w:hAnsi="Book Antiqua" w:cstheme="majorBidi"/>
        </w:rPr>
        <w:t>(F</w:t>
      </w:r>
      <w:r w:rsidRPr="00A72ADD">
        <w:rPr>
          <w:rFonts w:ascii="Book Antiqua" w:hAnsi="Book Antiqua" w:cstheme="majorBidi"/>
        </w:rPr>
        <w:t>ig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a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qu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alabresi&lt;/Author&gt;&lt;Year&gt;2014&lt;/Year&gt;&lt;RecNum&gt;62&lt;/RecNum&gt;&lt;DisplayText&gt;&lt;style face="superscript"&gt;[36, 37]&lt;/style&gt;&lt;/DisplayText&gt;&lt;record&gt;&lt;rec-number&gt;62&lt;/rec-number&gt;&lt;foreign-keys&gt;&lt;key app="EN" db-id="00pe2awedpxt0nee9f75fxs90p2ssv0vw5x2"&gt;62&lt;/key&gt;&lt;/foreign-keys&gt;&lt;ref-type name="Journal Article"&gt;17&lt;/ref-type&gt;&lt;contributors&gt;&lt;authors&gt;&lt;author&gt;Calabresi, Paolo&lt;/author&gt;&lt;author&gt;Picconi, Barbara&lt;/author&gt;&lt;author&gt;Tozzi, Alessandro&lt;/author&gt;&lt;author&gt;Ghiglieri, Veronica&lt;/author&gt;&lt;author&gt;Di Filippo, Massimiliano&lt;/author&gt;&lt;/authors&gt;&lt;/contributors&gt;&lt;titles&gt;&lt;title&gt;Direct and indirect pathways of basal ganglia: a critical reappraisal&lt;/title&gt;&lt;secondary-title&gt;Nature neuroscience&lt;/secondary-title&gt;&lt;/titles&gt;&lt;periodical&gt;&lt;full-title&gt;Nature Neuroscience&lt;/full-title&gt;&lt;abbr-1&gt;Nat. Neurosci.&lt;/abbr-1&gt;&lt;abbr-2&gt;Nat Neurosci&lt;/abbr-2&gt;&lt;/periodical&gt;&lt;pages&gt;1022-1030&lt;/pages&gt;&lt;volume&gt;17&lt;/volume&gt;&lt;number&gt;8&lt;/number&gt;&lt;dates&gt;&lt;year&gt;2014&lt;/year&gt;&lt;/dates&gt;&lt;isbn&gt;1546-1726&lt;/isbn&gt;&lt;urls&gt;&lt;/urls&gt;&lt;electronic-resource-num&gt;https://doi.org/10.1038/nn.3743&lt;/electronic-resource-num&gt;&lt;/record&gt;&lt;/Cite&gt;&lt;Cite&gt;&lt;Author&gt;Conn&lt;/Author&gt;&lt;Year&gt;2005&lt;/Year&gt;&lt;RecNum&gt;63&lt;/RecNum&gt;&lt;record&gt;&lt;rec-number&gt;63&lt;/rec-number&gt;&lt;foreign-keys&gt;&lt;key app="EN" db-id="00pe2awedpxt0nee9f75fxs90p2ssv0vw5x2"&gt;63&lt;/key&gt;&lt;/foreign-keys&gt;&lt;ref-type name="Journal Article"&gt;17&lt;/ref-type&gt;&lt;contributors&gt;&lt;authors&gt;&lt;author&gt;Conn, P Jeffrey&lt;/author&gt;&lt;author&gt;Battaglia, Giuseppe&lt;/author&gt;&lt;author&gt;Marino, Michael J&lt;/author&gt;&lt;author&gt;Nicoletti, Ferdinando&lt;/author&gt;&lt;/authors&gt;&lt;/contributors&gt;&lt;titles&gt;&lt;title&gt;Metabotropic glutamate receptors in the basal ganglia motor circuit&lt;/title&gt;&lt;secondary-title&gt;Nature Reviews Neuroscience&lt;/secondary-title&gt;&lt;/titles&gt;&lt;periodical&gt;&lt;full-title&gt;Nature Reviews Neuroscience&lt;/full-title&gt;&lt;/periodical&gt;&lt;pages&gt;787-798&lt;/pages&gt;&lt;volume&gt;6&lt;/volume&gt;&lt;number&gt;10&lt;/number&gt;&lt;dates&gt;&lt;year&gt;2005&lt;/year&gt;&lt;/dates&gt;&lt;isbn&gt;1471-0048&lt;/isbn&gt;&lt;urls&gt;&lt;/urls&gt;&lt;electronic-resource-num&gt;https://doi.org/10.1038/nrn176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6" w:tooltip="Calabresi, 2014 #62" w:history="1">
        <w:r w:rsidRPr="00087317">
          <w:rPr>
            <w:rFonts w:ascii="Book Antiqua" w:hAnsi="Book Antiqua" w:cstheme="majorBidi"/>
            <w:noProof/>
            <w:vertAlign w:val="superscript"/>
          </w:rPr>
          <w:t>36</w:t>
        </w:r>
      </w:hyperlink>
      <w:r w:rsidR="00F40907">
        <w:rPr>
          <w:rFonts w:ascii="Book Antiqua" w:hAnsi="Book Antiqua" w:cstheme="majorBidi"/>
          <w:noProof/>
          <w:vertAlign w:val="superscript"/>
        </w:rPr>
        <w:t>,</w:t>
      </w:r>
      <w:hyperlink w:anchor="_ENREF_37" w:tooltip="Conn, 2005 #63" w:history="1">
        <w:r w:rsidRPr="00087317">
          <w:rPr>
            <w:rFonts w:ascii="Book Antiqua" w:hAnsi="Book Antiqua" w:cstheme="majorBidi"/>
            <w:noProof/>
            <w:vertAlign w:val="superscript"/>
          </w:rPr>
          <w:t>3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463B6423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6F7D7C70" w14:textId="49CA9348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R</w:t>
      </w:r>
      <w:r w:rsidR="003F0D31">
        <w:rPr>
          <w:rFonts w:ascii="Book Antiqua" w:hAnsi="Book Antiqua" w:cstheme="majorBidi"/>
          <w:b/>
          <w:bCs/>
          <w:iCs/>
          <w:u w:val="single"/>
        </w:rPr>
        <w:t>OLE OF DOPAMINE IN THE BG MOTOR CIRCUIT</w:t>
      </w:r>
    </w:p>
    <w:p w14:paraId="3C1BB9D7" w14:textId="558276F0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local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cili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1A7AC0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ro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al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ton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kinesia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1A7AC0">
        <w:rPr>
          <w:rFonts w:ascii="Book Antiqua" w:hAnsi="Book Antiqua" w:cstheme="majorBidi"/>
        </w:rPr>
        <w:t>s</w:t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0EB54F57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5CB1751A" w14:textId="2CFBD463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W</w:t>
      </w:r>
      <w:r w:rsidR="003F0D31">
        <w:rPr>
          <w:rFonts w:ascii="Book Antiqua" w:hAnsi="Book Antiqua" w:cstheme="majorBidi"/>
          <w:b/>
          <w:bCs/>
          <w:iCs/>
          <w:u w:val="single"/>
        </w:rPr>
        <w:t>HITE MATTER FIBER TRACTS AND STUTTERING</w:t>
      </w:r>
    </w:p>
    <w:p w14:paraId="1EE63EA3" w14:textId="3F07571F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ne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nd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yel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xon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munic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utt&lt;/Author&gt;&lt;Year&gt;2014&lt;/Year&gt;&lt;RecNum&gt;64&lt;/RecNum&gt;&lt;DisplayText&gt;&lt;style face="superscript"&gt;[38]&lt;/style&gt;&lt;/DisplayText&gt;&lt;record&gt;&lt;rec-number&gt;64&lt;/rec-number&gt;&lt;foreign-keys&gt;&lt;key app="EN" db-id="00pe2awedpxt0nee9f75fxs90p2ssv0vw5x2"&gt;64&lt;/key&gt;&lt;/foreign-keys&gt;&lt;ref-type name="Journal Article"&gt;17&lt;/ref-type&gt;&lt;contributors&gt;&lt;authors&gt;&lt;author&gt;Butt, Arthur M&lt;/author&gt;&lt;author&gt;Fern, Robert F&lt;/author&gt;&lt;author&gt;Matute, Carlos&lt;/author&gt;&lt;/authors&gt;&lt;/contributors&gt;&lt;titles&gt;&lt;title&gt;Neurotransmitter signaling in white matter&lt;/title&gt;&lt;secondary-title&gt;Glia&lt;/secondary-title&gt;&lt;/titles&gt;&lt;periodical&gt;&lt;full-title&gt;Glia&lt;/full-title&gt;&lt;abbr-1&gt;Glia&lt;/abbr-1&gt;&lt;abbr-2&gt;Glia&lt;/abbr-2&gt;&lt;/periodical&gt;&lt;pages&gt;1762-1779&lt;/pages&gt;&lt;volume&gt;62&lt;/volume&gt;&lt;number&gt;11&lt;/number&gt;&lt;dates&gt;&lt;year&gt;2014&lt;/year&gt;&lt;/dates&gt;&lt;isbn&gt;0894-1491&lt;/isbn&gt;&lt;urls&gt;&lt;/urls&gt;&lt;electronic-resource-num&gt; https://doi.org/10.1002/glia.2267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8" w:tooltip="Butt, 2014 #64" w:history="1">
        <w:r w:rsidRPr="00087317">
          <w:rPr>
            <w:rFonts w:ascii="Book Antiqua" w:hAnsi="Book Antiqua" w:cstheme="majorBidi"/>
            <w:noProof/>
            <w:vertAlign w:val="superscript"/>
          </w:rPr>
          <w:t>3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in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vitr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i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m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mb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um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ltip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yc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ety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ol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epinephrine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ur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min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ing;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qui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tai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x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utt&lt;/Author&gt;&lt;Year&gt;2014&lt;/Year&gt;&lt;RecNum&gt;64&lt;/RecNum&gt;&lt;DisplayText&gt;&lt;style face="superscript"&gt;[38]&lt;/style&gt;&lt;/DisplayText&gt;&lt;record&gt;&lt;rec-number&gt;64&lt;/rec-number&gt;&lt;foreign-keys&gt;&lt;key app="EN" db-id="00pe2awedpxt0nee9f75fxs90p2ssv0vw5x2"&gt;64&lt;/key&gt;&lt;/foreign-keys&gt;&lt;ref-type name="Journal Article"&gt;17&lt;/ref-type&gt;&lt;contributors&gt;&lt;authors&gt;&lt;author&gt;Butt, Arthur M&lt;/author&gt;&lt;author&gt;Fern, Robert F&lt;/author&gt;&lt;author&gt;Matute, Carlos&lt;/author&gt;&lt;/authors&gt;&lt;/contributors&gt;&lt;titles&gt;&lt;title&gt;Neurotransmitter signaling in white matter&lt;/title&gt;&lt;secondary-title&gt;Glia&lt;/secondary-title&gt;&lt;/titles&gt;&lt;periodical&gt;&lt;full-title&gt;Glia&lt;/full-title&gt;&lt;abbr-1&gt;Glia&lt;/abbr-1&gt;&lt;abbr-2&gt;Glia&lt;/abbr-2&gt;&lt;/periodical&gt;&lt;pages&gt;1762-1779&lt;/pages&gt;&lt;volume&gt;62&lt;/volume&gt;&lt;number&gt;11&lt;/number&gt;&lt;dates&gt;&lt;year&gt;2014&lt;/year&gt;&lt;/dates&gt;&lt;isbn&gt;0894-1491&lt;/isbn&gt;&lt;urls&gt;&lt;/urls&gt;&lt;electronic-resource-num&gt; https://doi.org/10.1002/glia.2267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8" w:tooltip="Butt, 2014 #64" w:history="1">
        <w:r w:rsidRPr="00087317">
          <w:rPr>
            <w:rFonts w:ascii="Book Antiqua" w:hAnsi="Book Antiqua" w:cstheme="majorBidi"/>
            <w:noProof/>
            <w:vertAlign w:val="superscript"/>
          </w:rPr>
          <w:t>3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ul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onnally&lt;/Author&gt;&lt;Year&gt;2014&lt;/Year&gt;&lt;RecNum&gt;59&lt;/RecNum&gt;&lt;DisplayText&gt;&lt;style face="superscript"&gt;[33, 39]&lt;/style&gt;&lt;/DisplayText&gt;&lt;record&gt;&lt;rec-number&gt;59&lt;/rec-number&gt;&lt;foreign-keys&gt;&lt;key app="EN" db-id="00pe2awedpxt0nee9f75fxs90p2ssv0vw5x2"&gt;59&lt;/key&gt;&lt;/foreign-keys&gt;&lt;ref-type name="Journal Article"&gt;17&lt;/ref-type&gt;&lt;contributors&gt;&lt;authors&gt;&lt;author&gt;Connally, Emily L&lt;/author&gt;&lt;author&gt;Ward, David&lt;/author&gt;&lt;author&gt;Howell, Peter&lt;/author&gt;&lt;author&gt;Watkins, Kate E&lt;/author&gt;&lt;/authors&gt;&lt;/contributors&gt;&lt;titles&gt;&lt;title&gt;Disrupted white matter in language and motor tracts in developmental stuttering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5-35&lt;/pages&gt;&lt;volume&gt;131&lt;/volume&gt;&lt;dates&gt;&lt;year&gt;2014&lt;/year&gt;&lt;/dates&gt;&lt;isbn&gt;0093-934X&lt;/isbn&gt;&lt;urls&gt;&lt;/urls&gt;&lt;electronic-resource-num&gt;https://doi.org/10.1016/j.bandl.2013.05.013&lt;/electronic-resource-num&gt;&lt;/record&gt;&lt;/Cite&gt;&lt;Cite&gt;&lt;Author&gt;Kronfeld-Duenias&lt;/Author&gt;&lt;Year&gt;2016&lt;/Year&gt;&lt;RecNum&gt;65&lt;/RecNum&gt;&lt;record&gt;&lt;rec-number&gt;65&lt;/rec-number&gt;&lt;foreign-keys&gt;&lt;key app="EN" db-id="00pe2awedpxt0nee9f75fxs90p2ssv0vw5x2"&gt;65&lt;/key&gt;&lt;/foreign-keys&gt;&lt;ref-type name="Journal Article"&gt;17&lt;/ref-type&gt;&lt;contributors&gt;&lt;authors&gt;&lt;author&gt;Kronfeld-Duenias, Vered&lt;/author&gt;&lt;author&gt;Amir, Ofer&lt;/author&gt;&lt;author&gt;Ezrati-Vinacour, Ruth&lt;/author&gt;&lt;author&gt;Civier, Oren&lt;/author&gt;&lt;author&gt;Ben-Shachar, Michal&lt;/author&gt;&lt;/authors&gt;&lt;/contributors&gt;&lt;titles&gt;&lt;title&gt;The frontal aslant tract underlies speech fluency in persistent developmental stuttering&lt;/title&gt;&lt;secondary-title&gt;Brain Structure and Function&lt;/secondary-title&gt;&lt;/titles&gt;&lt;periodical&gt;&lt;full-title&gt;Brain Structure and Function&lt;/full-title&gt;&lt;/periodical&gt;&lt;pages&gt;365-381&lt;/pages&gt;&lt;volume&gt;221&lt;/volume&gt;&lt;number&gt;1&lt;/number&gt;&lt;dates&gt;&lt;year&gt;2016&lt;/year&gt;&lt;/dates&gt;&lt;isbn&gt;1863-2653&lt;/isbn&gt;&lt;urls&gt;&lt;/urls&gt;&lt;electronic-resource-num&gt; 10.1007/s00429-014-0912-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3" w:tooltip="Connally, 2014 #59" w:history="1">
        <w:r w:rsidRPr="00087317">
          <w:rPr>
            <w:rFonts w:ascii="Book Antiqua" w:hAnsi="Book Antiqua" w:cstheme="majorBidi"/>
            <w:noProof/>
            <w:vertAlign w:val="superscript"/>
          </w:rPr>
          <w:t>33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39" w:tooltip="Kronfeld-Duenias, 2016 #65" w:history="1">
        <w:r w:rsidRPr="00087317">
          <w:rPr>
            <w:rFonts w:ascii="Book Antiqua" w:hAnsi="Book Antiqua" w:cstheme="majorBidi"/>
            <w:noProof/>
            <w:vertAlign w:val="superscript"/>
          </w:rPr>
          <w:t>3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olesc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you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opl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Watkins&lt;/Author&gt;&lt;Year&gt;2008&lt;/Year&gt;&lt;RecNum&gt;66&lt;/RecNum&gt;&lt;DisplayText&gt;&lt;style face="superscript"&gt;[40]&lt;/style&gt;&lt;/DisplayText&gt;&lt;record&gt;&lt;rec-number&gt;66&lt;/rec-number&gt;&lt;foreign-keys&gt;&lt;key app="EN" db-id="00pe2awedpxt0nee9f75fxs90p2ssv0vw5x2"&gt;66&lt;/key&gt;&lt;/foreign-keys&gt;&lt;ref-type name="Journal Article"&gt;17&lt;/ref-type&gt;&lt;contributors&gt;&lt;authors&gt;&lt;author&gt;Watkins, Kate E&lt;/author&gt;&lt;author&gt;Smith, Stephen M&lt;/author&gt;&lt;author&gt;Davis, Steve&lt;/author&gt;&lt;author&gt;Howell, Peter&lt;/author&gt;&lt;/authors&gt;&lt;/contributors&gt;&lt;titles&gt;&lt;title&gt;Structural and functional abnormalities of the motor system in developmental stuttering&lt;/title&gt;&lt;secondary-title&gt;Brain&lt;/secondary-title&gt;&lt;/titles&gt;&lt;periodical&gt;&lt;full-title&gt;Brain&lt;/full-title&gt;&lt;abbr-1&gt;Brain&lt;/abbr-1&gt;&lt;abbr-2&gt;Brain&lt;/abbr-2&gt;&lt;/periodical&gt;&lt;pages&gt;50-59&lt;/pages&gt;&lt;volume&gt;131&lt;/volume&gt;&lt;number&gt;1&lt;/number&gt;&lt;dates&gt;&lt;year&gt;2008&lt;/year&gt;&lt;/dates&gt;&lt;isbn&gt;1460-2156&lt;/isbn&gt;&lt;urls&gt;&lt;/urls&gt;&lt;electronic-resource-num&gt;https://doi.org/10.1093/brain/awm24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0" w:tooltip="Watkins, 2008 #66" w:history="1">
        <w:r w:rsidRPr="00087317">
          <w:rPr>
            <w:rFonts w:ascii="Book Antiqua" w:hAnsi="Book Antiqua" w:cstheme="majorBidi"/>
            <w:noProof/>
            <w:vertAlign w:val="superscript"/>
          </w:rPr>
          <w:t>4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b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whit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tte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y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mpai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gn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ransmiss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etwee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iffer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re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ra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ngag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pee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ot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tro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sul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.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sychiatr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ipo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log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yel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rup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routunian&lt;/Author&gt;&lt;Year&gt;2014&lt;/Year&gt;&lt;RecNum&gt;67&lt;/RecNum&gt;&lt;DisplayText&gt;&lt;style face="superscript"&gt;[41]&lt;/style&gt;&lt;/DisplayText&gt;&lt;record&gt;&lt;rec-number&gt;67&lt;/rec-number&gt;&lt;foreign-keys&gt;&lt;key app="EN" db-id="00pe2awedpxt0nee9f75fxs90p2ssv0vw5x2"&gt;67&lt;/key&gt;&lt;/foreign-keys&gt;&lt;ref-type name="Journal Article"&gt;17&lt;/ref-type&gt;&lt;contributors&gt;&lt;authors&gt;&lt;author&gt;Haroutunian, V&lt;/author&gt;&lt;author&gt;Katsel, P&lt;/author&gt;&lt;author&gt;Roussos, P&lt;/author&gt;&lt;author&gt;Davis, KL&lt;/author&gt;&lt;author&gt;Altshuler, LL&lt;/author&gt;&lt;author&gt;Bartzokis, G&lt;/author&gt;&lt;/authors&gt;&lt;/contributors&gt;&lt;titles&gt;&lt;title&gt;Myelination, oligodendrocytes, and serious mental illness&lt;/title&gt;&lt;secondary-title&gt;Glia&lt;/secondary-title&gt;&lt;/titles&gt;&lt;periodical&gt;&lt;full-title&gt;Glia&lt;/full-title&gt;&lt;abbr-1&gt;Glia&lt;/abbr-1&gt;&lt;abbr-2&gt;Glia&lt;/abbr-2&gt;&lt;/periodical&gt;&lt;pages&gt;1856-1877&lt;/pages&gt;&lt;volume&gt;62&lt;/volume&gt;&lt;number&gt;11&lt;/number&gt;&lt;dates&gt;&lt;year&gt;2014&lt;/year&gt;&lt;/dates&gt;&lt;isbn&gt;0894-1491&lt;/isbn&gt;&lt;urls&gt;&lt;/urls&gt;&lt;electronic-resource-num&gt;https://doi.org/10.1002/glia.227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1" w:tooltip="Haroutunian, 2014 #67" w:history="1">
        <w:r w:rsidRPr="00087317">
          <w:rPr>
            <w:rFonts w:ascii="Book Antiqua" w:hAnsi="Book Antiqua" w:cstheme="majorBidi"/>
            <w:noProof/>
            <w:vertAlign w:val="superscript"/>
          </w:rPr>
          <w:t>4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review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5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6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aff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ipo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ectivel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rup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rea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.</w:t>
      </w:r>
      <w:r w:rsidR="00976B8B">
        <w:rPr>
          <w:rFonts w:ascii="Book Antiqua" w:hAnsi="Book Antiqua" w:cstheme="majorBidi"/>
        </w:rPr>
        <w:t xml:space="preserve"> </w:t>
      </w:r>
    </w:p>
    <w:p w14:paraId="01FDC50A" w14:textId="77777777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</w:p>
    <w:p w14:paraId="7F7CD198" w14:textId="455938CE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</w:t>
      </w:r>
      <w:r w:rsidR="003F0D31">
        <w:rPr>
          <w:rFonts w:ascii="Book Antiqua" w:hAnsi="Book Antiqua" w:cstheme="majorBidi"/>
          <w:b/>
          <w:bCs/>
          <w:iCs/>
          <w:u w:val="single"/>
        </w:rPr>
        <w:t>TUTTERING INDUCED BY DRUGS AFFECTING DOPAMINE NEUROTRANSMISSION</w:t>
      </w:r>
    </w:p>
    <w:p w14:paraId="04282F4D" w14:textId="14AB5ED6" w:rsidR="00310E9F" w:rsidRPr="00310E9F" w:rsidRDefault="00AE2A83" w:rsidP="005C4AEB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Increase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dopamine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neurotransmissio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i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BG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an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stuttering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7281A091" w14:textId="6FEA2206" w:rsidR="00AE2A83" w:rsidRPr="005C4AEB" w:rsidRDefault="00AE2A83" w:rsidP="005C4AEB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Evid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ort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physiolog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operidol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aguire&lt;/Author&gt;&lt;Year&gt;2012&lt;/Year&gt;&lt;RecNum&gt;68&lt;/RecNum&gt;&lt;DisplayText&gt;&lt;style face="superscript"&gt;[42]&lt;/style&gt;&lt;/DisplayText&gt;&lt;record&gt;&lt;rec-number&gt;68&lt;/rec-number&gt;&lt;foreign-keys&gt;&lt;key app="EN" db-id="00pe2awedpxt0nee9f75fxs90p2ssv0vw5x2"&gt;68&lt;/key&gt;&lt;/foreign-keys&gt;&lt;ref-type name="Journal Article"&gt;17&lt;/ref-type&gt;&lt;contributors&gt;&lt;authors&gt;&lt;author&gt;Maguire, Gerald A&lt;/author&gt;&lt;author&gt;Yeh, Christopher Y&lt;/author&gt;&lt;author&gt;Ito, Brandon S&lt;/author&gt;&lt;/authors&gt;&lt;/contributors&gt;&lt;titles&gt;&lt;title&gt;Overview of the diagnosis and treatment of stuttering&lt;/title&gt;&lt;secondary-title&gt;Journal of Experimental &amp;amp; Clinical Medicine&lt;/secondary-title&gt;&lt;/titles&gt;&lt;periodical&gt;&lt;full-title&gt;Journal of Experimental &amp;amp; Clinical Medicine&lt;/full-title&gt;&lt;/periodical&gt;&lt;pages&gt;92-97&lt;/pages&gt;&lt;volume&gt;4&lt;/volume&gt;&lt;number&gt;2&lt;/number&gt;&lt;dates&gt;&lt;year&gt;2012&lt;/year&gt;&lt;/dates&gt;&lt;isbn&gt;1878-3317&lt;/isbn&gt;&lt;urls&gt;&lt;/urls&gt;&lt;electronic-resource-num&gt;https://doi.org/10.1016/j.jecm.2012.02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2" w:tooltip="Maguire, 2012 #68" w:history="1">
        <w:r w:rsidRPr="00087317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u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Wu&lt;/Author&gt;&lt;Year&gt;1997&lt;/Year&gt;&lt;RecNum&gt;69&lt;/RecNum&gt;&lt;DisplayText&gt;&lt;style face="superscript"&gt;[43]&lt;/style&gt;&lt;/DisplayText&gt;&lt;record&gt;&lt;rec-number&gt;69&lt;/rec-number&gt;&lt;foreign-keys&gt;&lt;key app="EN" db-id="00pe2awedpxt0nee9f75fxs90p2ssv0vw5x2"&gt;69&lt;/key&gt;&lt;/foreign-keys&gt;&lt;ref-type name="Journal Article"&gt;17&lt;/ref-type&gt;&lt;contributors&gt;&lt;authors&gt;&lt;author&gt;Wu, Joseph C&lt;/author&gt;&lt;author&gt;Maguire, Gerald&lt;/author&gt;&lt;author&gt;Riley, Glyndon&lt;/author&gt;&lt;author&gt;Lee, Angie&lt;/author&gt;&lt;author&gt;Keator, David&lt;/author&gt;&lt;author&gt;Tang, Cheuk&lt;/author&gt;&lt;author&gt;Fallon, James&lt;/author&gt;&lt;author&gt;Najafi, Ahmad&lt;/author&gt;&lt;/authors&gt;&lt;/contributors&gt;&lt;titles&gt;&lt;title&gt;Increased dopamine activity associated with stuttering&lt;/title&gt;&lt;secondary-title&gt;Neuroreport&lt;/secondary-title&gt;&lt;/titles&gt;&lt;periodical&gt;&lt;full-title&gt;Neuroreport&lt;/full-title&gt;&lt;abbr-1&gt;Neuroreport&lt;/abbr-1&gt;&lt;abbr-2&gt;Neuroreport&lt;/abbr-2&gt;&lt;/periodical&gt;&lt;pages&gt;767-770&lt;/pages&gt;&lt;volume&gt;8&lt;/volume&gt;&lt;number&gt;3&lt;/number&gt;&lt;dates&gt;&lt;year&gt;1997&lt;/year&gt;&lt;/dates&gt;&lt;isbn&gt;0959-4965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3" w:tooltip="Wu, 1997 #69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43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pt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C4AEB" w:rsidRPr="005C4AEB">
        <w:rPr>
          <w:rFonts w:ascii="Book Antiqua" w:hAnsi="Book Antiqua" w:cstheme="majorBidi"/>
        </w:rPr>
        <w:t>fluoro-l-3, 4-dihydroxy-phenylalanine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curs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alth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s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utati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de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Civie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4" w:tooltip="Civier, 2013 #70" w:history="1">
        <w:r w:rsidRPr="00087317">
          <w:rPr>
            <w:rFonts w:ascii="Book Antiqua" w:hAnsi="Book Antiqua" w:cstheme="majorBidi"/>
            <w:noProof/>
            <w:vertAlign w:val="superscript"/>
          </w:rPr>
          <w:t>4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</w:t>
      </w:r>
      <w:r w:rsidR="005703B3">
        <w:rPr>
          <w:rFonts w:ascii="Book Antiqua" w:hAnsi="Book Antiqua" w:cstheme="majorBidi"/>
        </w:rPr>
        <w:t>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.5-3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yea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se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ns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/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ns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operidol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gh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/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-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Mb3VpczwvQXV0aG9yPjxZZWFyPjIwMDE8L1llYXI+PFJl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Mb3VpczwvQXV0aG9yPjxZZWFyPjIwMDE8L1llYXI+PFJl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3" w:tooltip="Louis, 2001 #50" w:history="1">
        <w:r w:rsidRPr="00087317">
          <w:rPr>
            <w:rFonts w:ascii="Book Antiqua" w:hAnsi="Book Antiqua" w:cstheme="majorBidi"/>
            <w:noProof/>
            <w:vertAlign w:val="superscript"/>
          </w:rPr>
          <w:t>23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2B4769" w:rsidRPr="002B4769">
        <w:rPr>
          <w:rFonts w:ascii="Book Antiqua" w:hAnsi="Book Antiqua" w:cstheme="majorBidi"/>
        </w:rPr>
        <w:t>NS</w:t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="005703B3"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="005703B3"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oo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v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om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icult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u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ltima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longa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tuat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ig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ff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mat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rm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etitio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71F9BE41" w14:textId="544AC84D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lastRenderedPageBreak/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lus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curs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hylphenid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racell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ymaster&lt;/Author&gt;&lt;Year&gt;2002&lt;/Year&gt;&lt;RecNum&gt;71&lt;/RecNum&gt;&lt;DisplayText&gt;&lt;style face="superscript"&gt;[45]&lt;/style&gt;&lt;/DisplayText&gt;&lt;record&gt;&lt;rec-number&gt;71&lt;/rec-number&gt;&lt;foreign-keys&gt;&lt;key app="EN" db-id="00pe2awedpxt0nee9f75fxs90p2ssv0vw5x2"&gt;71&lt;/key&gt;&lt;/foreign-keys&gt;&lt;ref-type name="Journal Article"&gt;17&lt;/ref-type&gt;&lt;contributors&gt;&lt;authors&gt;&lt;author&gt;Bymaster, Frank P&lt;/author&gt;&lt;author&gt;Katner, Jason S&lt;/author&gt;&lt;author&gt;Nelson, David L&lt;/author&gt;&lt;author&gt;Hemrick-Luecke, Susan K&lt;/author&gt;&lt;author&gt;Threlkeld, Penny G&lt;/author&gt;&lt;author&gt;Heiligenstein, John H&lt;/author&gt;&lt;author&gt;Morin, S Michelle&lt;/author&gt;&lt;author&gt;Gehlert, Donald R&lt;/author&gt;&lt;author&gt;Perry, Kenneth W&lt;/author&gt;&lt;/authors&gt;&lt;/contributors&gt;&lt;titles&gt;&lt;title&gt;Atomoxetine increases extracellular levels of norepinephrine and dopamine in prefrontal cortex of rat: a potential mechanism for efficacy in attention deficit/hyperactivity disorder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699-711&lt;/pages&gt;&lt;volume&gt;27&lt;/volume&gt;&lt;number&gt;5&lt;/number&gt;&lt;dates&gt;&lt;year&gt;2002&lt;/year&gt;&lt;/dates&gt;&lt;isbn&gt;0893-133X&lt;/isbn&gt;&lt;urls&gt;&lt;/urls&gt;&lt;electronic-resource-num&gt;https://doi.org/10.1016/S0893-133X(02)00346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techolami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C4AEB" w:rsidRPr="005C4AEB">
        <w:rPr>
          <w:rFonts w:ascii="Book Antiqua" w:hAnsi="Book Antiqua" w:cstheme="majorBidi"/>
        </w:rPr>
        <w:t xml:space="preserve">nerve-end particles </w:t>
      </w:r>
      <w:r w:rsidR="005C4AEB">
        <w:rPr>
          <w:rFonts w:ascii="Book Antiqua" w:hAnsi="Book Antiqua" w:cstheme="majorBidi"/>
        </w:rPr>
        <w:t>(</w:t>
      </w:r>
      <w:r w:rsidRPr="00A72ADD">
        <w:rPr>
          <w:rFonts w:ascii="Book Antiqua" w:hAnsi="Book Antiqua" w:cstheme="majorBidi"/>
        </w:rPr>
        <w:t>NEP</w:t>
      </w:r>
      <w:r w:rsidR="005C4AEB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ynap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rv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reuptak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in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ynap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Fleckenstein&lt;/Author&gt;&lt;Year&gt;2007&lt;/Year&gt;&lt;RecNum&gt;72&lt;/RecNum&gt;&lt;DisplayText&gt;&lt;style face="superscript"&gt;[46]&lt;/style&gt;&lt;/DisplayText&gt;&lt;record&gt;&lt;rec-number&gt;72&lt;/rec-number&gt;&lt;foreign-keys&gt;&lt;key app="EN" db-id="00pe2awedpxt0nee9f75fxs90p2ssv0vw5x2"&gt;72&lt;/key&gt;&lt;/foreign-keys&gt;&lt;ref-type name="Journal Article"&gt;17&lt;/ref-type&gt;&lt;contributors&gt;&lt;authors&gt;&lt;author&gt;Fleckenstein, Annette E&lt;/author&gt;&lt;author&gt;Volz, Trent J&lt;/author&gt;&lt;author&gt;Riddle, Evan L&lt;/author&gt;&lt;author&gt;Gibb, James W&lt;/author&gt;&lt;author&gt;Hanson, Glen R&lt;/author&gt;&lt;/authors&gt;&lt;/contributors&gt;&lt;titles&gt;&lt;title&gt;New insights into the mechanism of action of amphetamines&lt;/title&gt;&lt;secondary-title&gt;Annu. Rev. Pharmacol. Toxicol.&lt;/secondary-title&gt;&lt;/titles&gt;&lt;periodical&gt;&lt;full-title&gt;Annual Review of Pharmacology and Toxicology&lt;/full-title&gt;&lt;abbr-1&gt;Annu. Rev. Pharmacol. Toxicol.&lt;/abbr-1&gt;&lt;abbr-2&gt;Annu Rev Pharmacol Toxicol&lt;/abbr-2&gt;&lt;abbr-3&gt;Annual Review of Pharmacology &amp;amp; Toxicology&lt;/abbr-3&gt;&lt;/periodical&gt;&lt;pages&gt;681-698&lt;/pages&gt;&lt;volume&gt;47&lt;/volume&gt;&lt;dates&gt;&lt;year&gt;2007&lt;/year&gt;&lt;/dates&gt;&lt;isbn&gt;0362-164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6" w:tooltip="Fleckenstein, 2007 #72" w:history="1">
        <w:r w:rsidRPr="00087317">
          <w:rPr>
            <w:rFonts w:ascii="Book Antiqua" w:hAnsi="Book Antiqua" w:cstheme="majorBidi"/>
            <w:noProof/>
            <w:vertAlign w:val="superscript"/>
          </w:rPr>
          <w:t>4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enyto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hanc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cia-Ramos&lt;/Author&gt;&lt;Year&gt;2013&lt;/Year&gt;&lt;RecNum&gt;73&lt;/RecNum&gt;&lt;DisplayText&gt;&lt;style face="superscript"&gt;[47, 48]&lt;/style&gt;&lt;/DisplayText&gt;&lt;record&gt;&lt;rec-number&gt;73&lt;/rec-number&gt;&lt;foreign-keys&gt;&lt;key app="EN" db-id="00pe2awedpxt0nee9f75fxs90p2ssv0vw5x2"&gt;73&lt;/key&gt;&lt;/foreign-keys&gt;&lt;ref-type name="Journal Article"&gt;17&lt;/ref-type&gt;&lt;contributors&gt;&lt;authors&gt;&lt;author&gt;Garcia-Ramos, R&lt;/author&gt;&lt;author&gt;Ramos, T Moreno&lt;/author&gt;&lt;author&gt;Galende, A Villarejo&lt;/author&gt;&lt;author&gt;Etessam, J Porta&lt;/author&gt;&lt;/authors&gt;&lt;/contributors&gt;&lt;titles&gt;&lt;title&gt;Phenytoin-induced acute orofacial dyskinesia&lt;/title&gt;&lt;secondary-title&gt;Neurologia (Barcelona, Spain)&lt;/secondary-title&gt;&lt;/titles&gt;&lt;periodical&gt;&lt;full-title&gt;Neurologia (Barcelona, Spain)&lt;/full-title&gt;&lt;/periodical&gt;&lt;pages&gt;193-194&lt;/pages&gt;&lt;volume&gt;28&lt;/volume&gt;&lt;number&gt;3&lt;/number&gt;&lt;dates&gt;&lt;year&gt;2013&lt;/year&gt;&lt;/dates&gt;&lt;isbn&gt;1578-1968&lt;/isbn&gt;&lt;urls&gt;&lt;/urls&gt;&lt;/record&gt;&lt;/Cite&gt;&lt;Cite&gt;&lt;Author&gt;Zaatreh&lt;/Author&gt;&lt;Year&gt;2001&lt;/Year&gt;&lt;RecNum&gt;74&lt;/RecNum&gt;&lt;record&gt;&lt;rec-number&gt;74&lt;/rec-number&gt;&lt;foreign-keys&gt;&lt;key app="EN" db-id="00pe2awedpxt0nee9f75fxs90p2ssv0vw5x2"&gt;74&lt;/key&gt;&lt;/foreign-keys&gt;&lt;ref-type name="Journal Article"&gt;17&lt;/ref-type&gt;&lt;contributors&gt;&lt;authors&gt;&lt;author&gt;Zaatreh, Megdad&lt;/author&gt;&lt;author&gt;Tennison, Michael&lt;/author&gt;&lt;author&gt;O&amp;apos;Neill, D&amp;apos;Cruz&lt;/author&gt;&lt;author&gt;Beach, Robert L&lt;/author&gt;&lt;/authors&gt;&lt;/contributors&gt;&lt;titles&gt;&lt;title&gt;Anticonvulsants-induced chorea: a role for pharmacodynamic drug interaction?&lt;/title&gt;&lt;secondary-title&gt;Seizure&lt;/secondary-title&gt;&lt;/titles&gt;&lt;periodical&gt;&lt;full-title&gt;Seizure&lt;/full-title&gt;&lt;abbr-1&gt;Seizure&lt;/abbr-1&gt;&lt;abbr-2&gt;Seizure&lt;/abbr-2&gt;&lt;/periodical&gt;&lt;pages&gt;596-599&lt;/pages&gt;&lt;volume&gt;10&lt;/volume&gt;&lt;number&gt;8&lt;/number&gt;&lt;dates&gt;&lt;year&gt;2001&lt;/year&gt;&lt;/dates&gt;&lt;isbn&gt;1059-1311&lt;/isbn&gt;&lt;urls&gt;&lt;/urls&gt;&lt;electronic-resource-num&gt;:10.1053/seiz.2001.055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7" w:tooltip="Garcia-Ramos, 2013 #73" w:history="1">
        <w:r w:rsidRPr="00087317">
          <w:rPr>
            <w:rFonts w:ascii="Book Antiqua" w:hAnsi="Book Antiqua" w:cstheme="majorBidi"/>
            <w:noProof/>
            <w:vertAlign w:val="superscript"/>
          </w:rPr>
          <w:t>47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48" w:tooltip="Zaatreh, 2001 #74" w:history="1">
        <w:r w:rsidRPr="00087317">
          <w:rPr>
            <w:rFonts w:ascii="Book Antiqua" w:hAnsi="Book Antiqua" w:cstheme="majorBidi"/>
            <w:noProof/>
            <w:vertAlign w:val="superscript"/>
          </w:rPr>
          <w:t>4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1504ACE4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458092E" w14:textId="4064CCC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Decreased</w:t>
      </w:r>
      <w:r w:rsidR="00976B8B" w:rsidRPr="00310E9F">
        <w:rPr>
          <w:rFonts w:ascii="Book Antiqua" w:hAnsi="Book Antiqua" w:cstheme="majorBidi"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dopamine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neurotransmissio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i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BG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an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stuttering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6F69623E" w14:textId="0D62049F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mp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racter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ple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-onset</w:t>
      </w:r>
      <w:r w:rsidR="00976B8B">
        <w:rPr>
          <w:rFonts w:ascii="Book Antiqua" w:hAnsi="Book Antiqua" w:cstheme="majorBidi"/>
        </w:rPr>
        <w:t xml:space="preserve"> </w:t>
      </w:r>
      <w:r w:rsidR="002B4769" w:rsidRPr="002B4769">
        <w:rPr>
          <w:rFonts w:ascii="Book Antiqua" w:hAnsi="Book Antiqua" w:cstheme="majorBidi"/>
        </w:rPr>
        <w:t>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oft&lt;/Author&gt;&lt;Year&gt;2011&lt;/Year&gt;&lt;RecNum&gt;75&lt;/RecNum&gt;&lt;DisplayText&gt;&lt;style face="superscript"&gt;[49]&lt;/style&gt;&lt;/DisplayText&gt;&lt;record&gt;&lt;rec-number&gt;75&lt;/rec-number&gt;&lt;foreign-keys&gt;&lt;key app="EN" db-id="00pe2awedpxt0nee9f75fxs90p2ssv0vw5x2"&gt;75&lt;/key&gt;&lt;/foreign-keys&gt;&lt;ref-type name="Journal Article"&gt;17&lt;/ref-type&gt;&lt;contributors&gt;&lt;authors&gt;&lt;author&gt;Toft, Mathias&lt;/author&gt;&lt;author&gt;Dietrichs, Espen&lt;/author&gt;&lt;/authors&gt;&lt;/contributors&gt;&lt;titles&gt;&lt;title&gt;Aggravated stuttering following subthalamic deep brain stimulation in Parkinson&amp;apos;s disease-two cases&lt;/title&gt;&lt;secondary-title&gt;BMC neurology&lt;/secondary-title&gt;&lt;/titles&gt;&lt;periodical&gt;&lt;full-title&gt;BMC Neurology&lt;/full-title&gt;&lt;abbr-1&gt;BMC Neurol.&lt;/abbr-1&gt;&lt;abbr-2&gt;BMC Neurol&lt;/abbr-2&gt;&lt;/periodical&gt;&lt;pages&gt;1-4&lt;/pages&gt;&lt;volume&gt;11&lt;/volume&gt;&lt;number&gt;1&lt;/number&gt;&lt;dates&gt;&lt;year&gt;2011&lt;/year&gt;&lt;/dates&gt;&lt;isbn&gt;1471-2377&lt;/isbn&gt;&lt;urls&gt;&lt;/urls&gt;&lt;electronic-resource-num&gt;https://doi.org/10.1186/1471-2377-11-4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9" w:tooltip="Toft, 2011 #75" w:history="1">
        <w:r w:rsidRPr="00087317">
          <w:rPr>
            <w:rFonts w:ascii="Book Antiqua" w:hAnsi="Book Antiqua" w:cstheme="majorBidi"/>
            <w:noProof/>
            <w:vertAlign w:val="superscript"/>
          </w:rPr>
          <w:t>4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dXJnaGF1czwvQXV0aG9yPjxZZWFyPjIwMDY8L1llYXI+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dXJnaGF1czwvQXV0aG9yPjxZZWFyPjIwMDY8L1llYXI+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DE6876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-emerg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hahed&lt;/Author&gt;&lt;Year&gt;2001&lt;/Year&gt;&lt;RecNum&gt;76&lt;/RecNum&gt;&lt;DisplayText&gt;&lt;style face="superscript"&gt;[50]&lt;/style&gt;&lt;/DisplayText&gt;&lt;record&gt;&lt;rec-number&gt;76&lt;/rec-number&gt;&lt;foreign-keys&gt;&lt;key app="EN" db-id="00pe2awedpxt0nee9f75fxs90p2ssv0vw5x2"&gt;76&lt;/key&gt;&lt;/foreign-keys&gt;&lt;ref-type name="Journal Article"&gt;17&lt;/ref-type&gt;&lt;contributors&gt;&lt;authors&gt;&lt;author&gt;Shahed, Joohi&lt;/author&gt;&lt;author&gt;Jankovic, Joseph&lt;/author&gt;&lt;/authors&gt;&lt;/contributors&gt;&lt;titles&gt;&lt;title&gt;Re</w:instrText>
      </w:r>
      <w:r>
        <w:rPr>
          <w:rFonts w:ascii="Cambria Math" w:hAnsi="Cambria Math" w:cs="Cambria Math"/>
        </w:rPr>
        <w:instrText>‐</w:instrText>
      </w:r>
      <w:r>
        <w:rPr>
          <w:rFonts w:ascii="Book Antiqua" w:hAnsi="Book Antiqua" w:cs="Book Antiqua"/>
        </w:rPr>
        <w:instrText>emergence of childhood stuttering in Parkinson&amp;apos;s disease: A hypothesis&lt;/title&gt;&lt;secondary-title&gt;Movement disorder</w:instrText>
      </w:r>
      <w:r>
        <w:rPr>
          <w:rFonts w:ascii="Book Antiqua" w:hAnsi="Book Antiqua" w:cstheme="majorBidi"/>
        </w:rPr>
        <w:instrText>s: official journal of the Movement Disorder Society&lt;/secondary-title&gt;&lt;/titles&gt;&lt;periodical&gt;&lt;full-title&gt;Movement disorders: official journal of the Movement Disorder Society&lt;/full-title&gt;&lt;/periodical&gt;&lt;pages&gt;114-118&lt;/pages&gt;&lt;volume&gt;16&lt;/volume&gt;&lt;number&gt;1&lt;/number&gt;&lt;dates&gt;&lt;year&gt;2001&lt;/year&gt;&lt;/dates&gt;&lt;isbn&gt;0885-3185&lt;/isbn&gt;&lt;urls&gt;&lt;/urls&gt;&lt;electronic-resource-num&gt;https://doi.org/10.1002/1531-8257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0" w:tooltip="Shahed, 2001 #76" w:history="1">
        <w:r w:rsidRPr="00087317">
          <w:rPr>
            <w:rFonts w:ascii="Book Antiqua" w:hAnsi="Book Antiqua" w:cstheme="majorBidi"/>
            <w:noProof/>
            <w:vertAlign w:val="superscript"/>
          </w:rPr>
          <w:t>5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i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il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st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lay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.</w:t>
      </w:r>
      <w:r w:rsidR="00976B8B">
        <w:rPr>
          <w:rFonts w:ascii="Book Antiqua" w:hAnsi="Book Antiqua" w:cstheme="majorBidi"/>
        </w:rPr>
        <w:t xml:space="preserve"> </w:t>
      </w:r>
    </w:p>
    <w:p w14:paraId="38EAE64D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691E287" w14:textId="0F3307E9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ANTIPSYCHOTICS-INDUCED STUTTERING</w:t>
      </w:r>
    </w:p>
    <w:p w14:paraId="7805977D" w14:textId="40757BED" w:rsidR="00AE2A83" w:rsidRPr="00BE2F22" w:rsidRDefault="00AE2A83" w:rsidP="00662429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eat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aguire&lt;/Author&gt;&lt;Year&gt;2012&lt;/Year&gt;&lt;RecNum&gt;68&lt;/RecNum&gt;&lt;DisplayText&gt;&lt;style face="superscript"&gt;[42]&lt;/style&gt;&lt;/DisplayText&gt;&lt;record&gt;&lt;rec-number&gt;68&lt;/rec-number&gt;&lt;foreign-keys&gt;&lt;key app="EN" db-id="00pe2awedpxt0nee9f75fxs90p2ssv0vw5x2"&gt;68&lt;/key&gt;&lt;/foreign-keys&gt;&lt;ref-type name="Journal Article"&gt;17&lt;/ref-type&gt;&lt;contributors&gt;&lt;authors&gt;&lt;author&gt;Maguire, Gerald A&lt;/author&gt;&lt;author&gt;Yeh, Christopher Y&lt;/author&gt;&lt;author&gt;Ito, Brandon S&lt;/author&gt;&lt;/authors&gt;&lt;/contributors&gt;&lt;titles&gt;&lt;title&gt;Overview of the diagnosis and treatment of stuttering&lt;/title&gt;&lt;secondary-title&gt;Journal of Experimental &amp;amp; Clinical Medicine&lt;/secondary-title&gt;&lt;/titles&gt;&lt;periodical&gt;&lt;full-title&gt;Journal of Experimental &amp;amp; Clinical Medicine&lt;/full-title&gt;&lt;/periodical&gt;&lt;pages&gt;92-97&lt;/pages&gt;&lt;volume&gt;4&lt;/volume&gt;&lt;number&gt;2&lt;/number&gt;&lt;dates&gt;&lt;year&gt;2012&lt;/year&gt;&lt;/dates&gt;&lt;isbn&gt;1878-3317&lt;/isbn&gt;&lt;urls&gt;&lt;/urls&gt;&lt;electronic-resource-num&gt;https://doi.org/10.1016/j.jecm.2012.02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2" w:tooltip="Maguire, 2012 #68" w:history="1">
        <w:r w:rsidRPr="00087317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.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majority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m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levate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xcessiv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 w:rsidR="00662429">
        <w:rPr>
          <w:rFonts w:ascii="Book Antiqua" w:hAnsi="Book Antiqua" w:cstheme="majorBidi"/>
        </w:rPr>
        <w:instrText xml:space="preserve"> ADDIN EN.CITE &lt;EndNote&gt;&lt;Cite&gt;&lt;Author&gt;Civier&lt;/Author&gt;&lt;Year&gt;2013&lt;/Year&gt;&lt;RecNum&gt;255&lt;/RecNum&gt;&lt;DisplayText&gt;&lt;style face="superscript"&gt;[42, 43]&lt;/style&gt;&lt;/DisplayText&gt;&lt;record&gt;&lt;rec-number&gt;255&lt;/rec-number&gt;&lt;foreign-keys&gt;&lt;key app="EN" db-id="r20wt9p5fzt0tgeewaxv0fejvs59t9zrpvxd"&gt;255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Cite&gt;&lt;Author&gt;Wu&lt;/Author&gt;&lt;Year&gt;1997&lt;/Year&gt;&lt;RecNum&gt;253&lt;/RecNum&gt;&lt;record&gt;&lt;rec-number&gt;253&lt;/rec-number&gt;&lt;foreign-keys&gt;&lt;key app="EN" db-id="r20wt9p5fzt0tgeewaxv0fejvs59t9zrpvxd"&gt;253&lt;/key&gt;&lt;/foreign-keys&gt;&lt;ref-type name="Journal Article"&gt;17&lt;/ref-type&gt;&lt;contributors&gt;&lt;authors&gt;&lt;author&gt;Wu, Joseph C&lt;/author&gt;&lt;author&gt;Maguire, Gerald&lt;/author&gt;&lt;author&gt;Riley, Glyndon&lt;/author&gt;&lt;author&gt;Lee, Angie&lt;/author&gt;&lt;author&gt;Keator, David&lt;/author&gt;&lt;author&gt;Tang, Cheuk&lt;/author&gt;&lt;author&gt;Fallon, James&lt;/author&gt;&lt;author&gt;Najafi, Ahmad&lt;/author&gt;&lt;/authors&gt;&lt;/contributors&gt;&lt;titles&gt;&lt;title&gt;Increased dopamine activity associated with stuttering&lt;/title&gt;&lt;secondary-title&gt;Neuroreport&lt;/secondary-title&gt;&lt;/titles&gt;&lt;periodical&gt;&lt;full-title&gt;Neuroreport&lt;/full-title&gt;&lt;/periodical&gt;&lt;pages&gt;767-770&lt;/pages&gt;&lt;volume&gt;8&lt;/volume&gt;&lt;number&gt;3&lt;/number&gt;&lt;dates&gt;&lt;year&gt;1997&lt;/year&gt;&lt;/dates&gt;&lt;isbn&gt;0959-4965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662429" w:rsidRPr="0087716E">
        <w:rPr>
          <w:rFonts w:ascii="Book Antiqua" w:hAnsi="Book Antiqua" w:cstheme="majorBidi"/>
          <w:noProof/>
          <w:vertAlign w:val="superscript"/>
        </w:rPr>
        <w:t>[</w:t>
      </w:r>
      <w:hyperlink w:anchor="_ENREF_42" w:tooltip="Wu, 1997 #253" w:history="1">
        <w:r w:rsidR="00662429" w:rsidRPr="0087716E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="00662429" w:rsidRPr="0087716E">
        <w:rPr>
          <w:rFonts w:ascii="Book Antiqua" w:hAnsi="Book Antiqua" w:cstheme="majorBidi"/>
          <w:noProof/>
          <w:vertAlign w:val="superscript"/>
        </w:rPr>
        <w:t>,</w:t>
      </w:r>
      <w:hyperlink w:anchor="_ENREF_43" w:tooltip="Civier, 2013 #255" w:history="1">
        <w:r w:rsidR="00662429" w:rsidRPr="0087716E">
          <w:rPr>
            <w:rFonts w:ascii="Book Antiqua" w:hAnsi="Book Antiqua" w:cstheme="majorBidi"/>
            <w:noProof/>
            <w:vertAlign w:val="superscript"/>
          </w:rPr>
          <w:t>43</w:t>
        </w:r>
      </w:hyperlink>
      <w:r w:rsidR="00662429" w:rsidRPr="0087716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chizophrenia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pposit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lock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sorders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mprov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us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chizophrenia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dicat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lastRenderedPageBreak/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responsibl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effect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spee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mot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control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xtensiv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omparabl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fferenc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justif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h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block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rapeu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ptio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us</w:t>
      </w:r>
      <w:r w:rsidR="00D408B9">
        <w:rPr>
          <w:rFonts w:ascii="Book Antiqua" w:hAnsi="Book Antiqua" w:cstheme="majorBidi"/>
        </w:rPr>
        <w:t>ative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agent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isorders</w:t>
      </w:r>
      <w:r w:rsidR="00662429">
        <w:rPr>
          <w:rFonts w:ascii="Book Antiqua" w:hAnsi="Book Antiqua" w:cstheme="majorBidi"/>
        </w:rPr>
        <w:t>.</w:t>
      </w:r>
    </w:p>
    <w:p w14:paraId="09918B4D" w14:textId="6967D3CF" w:rsidR="00DE6876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u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sh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, 52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Cite&gt;&lt;Author&gt;Langova&lt;/Author&gt;&lt;Year&gt;1964&lt;/Year&gt;&lt;RecNum&gt;78&lt;/RecNum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Langova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, 52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Cite&gt;&lt;Author&gt;Langova&lt;/Author&gt;&lt;Year&gt;1964&lt;/Year&gt;&lt;RecNum&gt;78&lt;/RecNum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</w:t>
        </w:r>
        <w:r w:rsidR="002E3EE3">
          <w:rPr>
            <w:rFonts w:ascii="Book Antiqua" w:hAnsi="Book Antiqua" w:cstheme="majorBidi"/>
            <w:noProof/>
            <w:vertAlign w:val="superscript"/>
          </w:rPr>
          <w:t>2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sh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</w:t>
      </w:r>
      <w:r w:rsidR="00DE6876">
        <w:rPr>
          <w:rFonts w:ascii="Book Antiqua" w:hAnsi="Book Antiqua" w:cstheme="majorBidi"/>
        </w:rPr>
        <w:t>ed</w:t>
      </w:r>
      <w:r w:rsidR="00976B8B">
        <w:rPr>
          <w:rFonts w:ascii="Book Antiqua" w:hAnsi="Book Antiqua" w:cstheme="majorBidi"/>
        </w:rPr>
        <w:t xml:space="preserve"> </w:t>
      </w:r>
      <w:r w:rsidR="000F77C2" w:rsidRPr="000F77C2">
        <w:rPr>
          <w:rFonts w:ascii="Book Antiqua" w:hAnsi="Book Antiqua" w:cstheme="majorBidi"/>
        </w:rPr>
        <w:t xml:space="preserve">Prader-Willi syndrome </w:t>
      </w:r>
      <w:r w:rsidRPr="00A72ADD">
        <w:rPr>
          <w:rFonts w:ascii="Book Antiqua" w:hAnsi="Book Antiqua" w:cstheme="majorBidi"/>
        </w:rPr>
        <w:t>(PWS)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s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W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,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e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icipa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i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c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a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milarl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Langova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Langova&lt;/Author&gt;&lt;Year&gt;1964&lt;/Year&gt;&lt;RecNum&gt;78&lt;/RecNum&gt;&lt;DisplayText&gt;&lt;style face="superscript"&gt;[52]&lt;/style&gt;&lt;/DisplayText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2" w:tooltip="Langova, 1964 #78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2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88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PWS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better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phenmetrazine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n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67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terio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ypoth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assifi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-respons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nt-responsiv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Alm&lt;/Author&gt;&lt;Year&gt;2004&lt;/Year&gt;&lt;RecNum&gt;55&lt;/RecNum&gt;&lt;DisplayText&gt;&lt;style face="superscript"&gt;[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 w:rsidRPr="00A72ADD">
        <w:rPr>
          <w:rFonts w:ascii="Book Antiqua" w:hAnsi="Book Antiqua" w:cstheme="majorBidi"/>
        </w:rPr>
        <w:t>.</w:t>
      </w:r>
    </w:p>
    <w:p w14:paraId="2F99CA3D" w14:textId="1438F59A" w:rsidR="00D439F4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  <w:rtl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Trenqu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6" w:tooltip="Trenque, 2021 #36" w:history="1">
        <w:r w:rsidRPr="00243EDE">
          <w:rPr>
            <w:rFonts w:ascii="Book Antiqua" w:hAnsi="Book Antiqua" w:cstheme="majorBidi"/>
            <w:noProof/>
            <w:vertAlign w:val="superscript"/>
          </w:rPr>
          <w:t>6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jo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p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g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qu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Rampino&lt;/Author&gt;&lt;Year&gt;2019&lt;/Year&gt;&lt;RecNum&gt;79&lt;/RecNum&gt;&lt;DisplayText&gt;&lt;style face="superscript"&gt;[53]&lt;/style&gt;&lt;/DisplayText&gt;&lt;record&gt;&lt;rec-number&gt;79&lt;/rec-number&gt;&lt;foreign-keys&gt;&lt;key app="EN" db-id="00pe2awedpxt0nee9f75fxs90p2ssv0vw5x2"&gt;79&lt;/key&gt;&lt;/foreign-keys&gt;&lt;ref-type name="Journal Article"&gt;17&lt;/ref-type&gt;&lt;contributors&gt;&lt;authors&gt;&lt;author&gt;Rampino, Antonio&lt;/author&gt;&lt;author&gt;Marakhovskaia, Aleksandra&lt;/author&gt;&lt;author&gt;Soares-Silva, Tiago&lt;/author&gt;&lt;author&gt;Torretta, Silvia&lt;/author&gt;&lt;author&gt;Veneziani, Federica&lt;/author&gt;&lt;author&gt;Beaulieu, Jean Martin&lt;/author&gt;&lt;/authors&gt;&lt;/contributors&gt;&lt;titles&gt;&lt;title&gt;Antipsychotic drug responsiveness and dopamine receptor signaling; old players and new prospects&lt;/title&gt;&lt;secondary-title&gt;Frontiers in psychiatry&lt;/secondary-title&gt;&lt;/titles&gt;&lt;periodical&gt;&lt;full-title&gt;Frontiers in psychiatry&lt;/full-title&gt;&lt;/periodical&gt;&lt;pages&gt;702&lt;/pages&gt;&lt;volume&gt;9&lt;/volume&gt;&lt;dates&gt;&lt;year&gt;2019&lt;/year&gt;&lt;/dates&gt;&lt;isbn&gt;1664-0640&lt;/isbn&gt;&lt;urls&gt;&lt;/urls&gt;&lt;electronic-resource-num&gt; https://doi.org/10.3389/fpsyt.2018.0070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3" w:tooltip="Rampino, 2019 #79" w:history="1">
        <w:r w:rsidRPr="00087317">
          <w:rPr>
            <w:rFonts w:ascii="Book Antiqua" w:hAnsi="Book Antiqua" w:cstheme="majorBidi"/>
            <w:noProof/>
            <w:vertAlign w:val="superscript"/>
          </w:rPr>
          <w:t>5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Essali&lt;/Author&gt;&lt;Year&gt;2009&lt;/Year&gt;&lt;RecNum&gt;80&lt;/RecNum&gt;&lt;DisplayText&gt;&lt;style face="superscript"&gt;[54]&lt;/style&gt;&lt;/DisplayText&gt;&lt;record&gt;&lt;rec-number&gt;80&lt;/rec-number&gt;&lt;foreign-keys&gt;&lt;key app="EN" db-id="00pe2awedpxt0nee9f75fxs90p2ssv0vw5x2"&gt;80&lt;/key&gt;&lt;/foreign-keys&gt;&lt;ref-type name="Journal Article"&gt;17&lt;/ref-type&gt;&lt;contributors&gt;&lt;authors&gt;&lt;author&gt;Essali, Adib&lt;/author&gt;&lt;author&gt;Haasan, Nahla Al</w:instrText>
      </w:r>
      <w:r>
        <w:rPr>
          <w:rFonts w:ascii="Cambria Math" w:hAnsi="Cambria Math" w:cs="Cambria Math"/>
        </w:rPr>
        <w:instrText>‐</w:instrText>
      </w:r>
      <w:r>
        <w:rPr>
          <w:rFonts w:ascii="Book Antiqua" w:hAnsi="Book Antiqua" w:cs="Book Antiqua"/>
        </w:rPr>
        <w:instrText>Haj&lt;/author&gt;&lt;author&gt;Li, Chunbo&lt;/author&gt;&lt;author&gt;Rathbone, John&lt;/author&gt;&lt;/authors&gt;&lt;/contributors&gt;&lt;tit</w:instrText>
      </w:r>
      <w:r>
        <w:rPr>
          <w:rFonts w:ascii="Book Antiqua" w:hAnsi="Book Antiqua" w:cstheme="majorBidi"/>
        </w:rPr>
        <w:instrText>les&gt;&lt;title&gt;Clozapine versus typical neuroleptic medication for schizophrenia&lt;/title&gt;&lt;secondary-title&gt;Cochrane Database of Systematic Reviews&lt;/secondary-title&gt;&lt;/titles&gt;&lt;periodical&gt;&lt;full-title&gt;Cochrane Database of Systematic Reviews&lt;/full-title&gt;&lt;/periodical&gt;&lt;number&gt;1&lt;/number&gt;&lt;dates&gt;&lt;year&gt;2009&lt;/year&gt;&lt;/dates&gt;&lt;isbn&gt;1465-1858&lt;/isbn&gt;&lt;urls&gt;&lt;/urls&gt;&lt;electronic-resource-num&gt;https://doi.org/10.1002/14651858.CD000059.pub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4" w:tooltip="Essali, 2009 #80" w:history="1">
        <w:r w:rsidRPr="00087317">
          <w:rPr>
            <w:rFonts w:ascii="Book Antiqua" w:hAnsi="Book Antiqua" w:cstheme="majorBidi"/>
            <w:noProof/>
            <w:vertAlign w:val="superscript"/>
          </w:rPr>
          <w:t>5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;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ranulocytosi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,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rdiovasc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ver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a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p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eat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i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ng</w:t>
      </w:r>
      <w:r w:rsidR="00D439F4">
        <w:rPr>
          <w:rFonts w:ascii="Book Antiqua" w:hAnsi="Book Antiqua" w:cstheme="majorBidi"/>
        </w:rPr>
        <w:t>-</w:t>
      </w:r>
      <w:r w:rsidRPr="00A72ADD">
        <w:rPr>
          <w:rFonts w:ascii="Book Antiqua" w:hAnsi="Book Antiqua" w:cstheme="majorBidi"/>
        </w:rPr>
        <w:t>ter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a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upersensitivity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Yin&lt;/Author&gt;&lt;Year&gt;2017&lt;/Year&gt;&lt;RecNum&gt;82&lt;/RecNum&gt;&lt;DisplayText&gt;&lt;style face="superscript"&gt;[56]&lt;/style&gt;&lt;/DisplayText&gt;&lt;record&gt;&lt;rec-number&gt;82&lt;/rec-number&gt;&lt;foreign-keys&gt;&lt;key app="EN" db-id="00pe2awedpxt0nee9f75fxs90p2ssv0vw5x2"&gt;82&lt;/key&gt;&lt;/foreign-keys&gt;&lt;ref-type name="Journal Article"&gt;17&lt;/ref-type&gt;&lt;contributors&gt;&lt;authors&gt;&lt;author&gt;Yin, John&lt;/author&gt;&lt;author&gt;M Barr, Alasdair&lt;/author&gt;&lt;author&gt;Ramos-Miguel, Alfredo&lt;/author&gt;&lt;author&gt;M Procyshyn, Ric&lt;/author&gt;&lt;/authors&gt;&lt;/contributors&gt;&lt;titles&gt;&lt;title&gt;Antipsychotic induced dopamine supersensitivity psychosis: a comprehensive review&lt;/title&gt;&lt;secondary-title&gt;Current neuropharmacology&lt;/secondary-title&gt;&lt;/titles&gt;&lt;periodical&gt;&lt;full-title&gt;Current Neuropharmacology&lt;/full-title&gt;&lt;abbr-1&gt;Curr. Neuropharmacol.&lt;/abbr-1&gt;&lt;abbr-2&gt;Curr Neuropharmacol&lt;/abbr-2&gt;&lt;/periodical&gt;&lt;pages&gt;174-183&lt;/pages&gt;&lt;volume&gt;15&lt;/volume&gt;&lt;number&gt;1&lt;/number&gt;&lt;dates&gt;&lt;year&gt;2017&lt;/year&gt;&lt;/dates&gt;&lt;isbn&gt;1570-159X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6" w:tooltip="Yin, 2017 #82" w:history="1">
        <w:r w:rsidRPr="00087317">
          <w:rPr>
            <w:rFonts w:ascii="Book Antiqua" w:hAnsi="Book Antiqua" w:cstheme="majorBidi"/>
            <w:noProof/>
            <w:vertAlign w:val="superscript"/>
          </w:rPr>
          <w:t>5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Rampino&lt;/Author&gt;&lt;Year&gt;2019&lt;/Year&gt;&lt;RecNum&gt;79&lt;/RecNum&gt;&lt;DisplayText&gt;&lt;style face="superscript"&gt;[53]&lt;/style&gt;&lt;/DisplayText&gt;&lt;record&gt;&lt;rec-number&gt;79&lt;/rec-number&gt;&lt;foreign-keys&gt;&lt;key app="EN" db-id="00pe2awedpxt0nee9f75fxs90p2ssv0vw5x2"&gt;79&lt;/key&gt;&lt;/foreign-keys&gt;&lt;ref-type name="Journal Article"&gt;17&lt;/ref-type&gt;&lt;contributors&gt;&lt;authors&gt;&lt;author&gt;Rampino, Antonio&lt;/author&gt;&lt;author&gt;Marakhovskaia, Aleksandra&lt;/author&gt;&lt;author&gt;Soares-Silva, Tiago&lt;/author&gt;&lt;author&gt;Torretta, Silvia&lt;/author&gt;&lt;author&gt;Veneziani, Federica&lt;/author&gt;&lt;author&gt;Beaulieu, Jean Martin&lt;/author&gt;&lt;/authors&gt;&lt;/contributors&gt;&lt;titles&gt;&lt;title&gt;Antipsychotic drug responsiveness and dopamine receptor signaling; old players and new prospects&lt;/title&gt;&lt;secondary-title&gt;Frontiers in psychiatry&lt;/secondary-title&gt;&lt;/titles&gt;&lt;periodical&gt;&lt;full-title&gt;Frontiers in psychiatry&lt;/full-title&gt;&lt;/periodical&gt;&lt;pages&gt;702&lt;/pages&gt;&lt;volume&gt;9&lt;/volume&gt;&lt;dates&gt;&lt;year&gt;2019&lt;/year&gt;&lt;/dates&gt;&lt;isbn&gt;1664-0640&lt;/isbn&gt;&lt;urls&gt;&lt;/urls&gt;&lt;electronic-resource-num&gt; https://doi.org/10.3389/fpsyt.2018.0070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3" w:tooltip="Rampino, 2019 #79" w:history="1">
        <w:r w:rsidRPr="00087317">
          <w:rPr>
            <w:rFonts w:ascii="Book Antiqua" w:hAnsi="Book Antiqua" w:cstheme="majorBidi"/>
            <w:noProof/>
            <w:vertAlign w:val="superscript"/>
          </w:rPr>
          <w:t>5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upersensitivity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reate</w:t>
      </w:r>
      <w:r w:rsidR="00D439F4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n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icul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qu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ak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="00976B8B">
        <w:rPr>
          <w:rFonts w:ascii="Book Antiqua" w:hAnsi="Book Antiqua" w:cstheme="majorBidi"/>
          <w:vertAlign w:val="subscript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c</w:t>
      </w:r>
      <w:r w:rsidR="00976B8B">
        <w:rPr>
          <w:rFonts w:ascii="Book Antiqua" w:hAnsi="Book Antiqua" w:cstheme="majorBidi"/>
          <w:vertAlign w:val="subscript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cili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-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etylcholine,</w:t>
      </w:r>
      <w:r w:rsidR="00976B8B">
        <w:rPr>
          <w:rFonts w:ascii="Book Antiqua" w:hAnsi="Book Antiqua" w:cstheme="majorBidi"/>
        </w:rPr>
        <w:t xml:space="preserve"> </w:t>
      </w:r>
      <w:r w:rsidR="00A7791E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epinephr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α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39F041A7" w14:textId="3F5909F6" w:rsidR="00D439F4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mi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C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bookmarkStart w:id="4" w:name="_Hlk90651132"/>
      <w:r w:rsidRPr="00A72ADD">
        <w:rPr>
          <w:rFonts w:ascii="Book Antiqua" w:hAnsi="Book Antiqua" w:cstheme="majorBidi"/>
        </w:rPr>
        <w:t>α</w:t>
      </w:r>
      <w:bookmarkEnd w:id="4"/>
      <w:r w:rsidRPr="006552DB">
        <w:rPr>
          <w:rFonts w:ascii="Book Antiqua" w:hAnsi="Book Antiqua" w:cstheme="majorBidi"/>
        </w:rPr>
        <w:t>1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K&lt;/Author&gt;&lt;Year&gt;2013&lt;/Year&gt;&lt;RecNum&gt;83&lt;/RecNum&gt;&lt;DisplayText&gt;&lt;style face="superscript"&gt;[57]&lt;/style&gt;&lt;/DisplayText&gt;&lt;record&gt;&lt;rec-number&gt;83&lt;/rec-number&gt;&lt;foreign-keys&gt;&lt;key app="EN" db-id="00pe2awedpxt0nee9f75fxs90p2ssv0vw5x2"&gt;83&lt;/key&gt;&lt;/foreign-keys&gt;&lt;ref-type name="Book"&gt;6&lt;/ref-type&gt;&lt;contributors&gt;&lt;authors&gt;&lt;author&gt;Alldredge BK&lt;/author&gt;&lt;author&gt;Corelli RL&lt;/author&gt;&lt;author&gt;Ernst ME&lt;/author&gt;&lt;author&gt;Guglielmo BJ&lt;/author&gt;&lt;author&gt;Jacobson PA&lt;/author&gt;&lt;author&gt;Kradjan WA&lt;/author&gt;&lt;author&gt;Williams BR&lt;/author&gt;&lt;/authors&gt;&lt;/contributors&gt;&lt;titles&gt;&lt;title&gt;Koda-kimble and Young&amp;apos;s applied therapeutics: the clinical use of drugs&lt;/title&gt;&lt;/titles&gt;&lt;edition&gt;10th &lt;/edition&gt;&lt;section&gt;1931-1932&lt;/section&gt;&lt;dates&gt;&lt;year&gt;2013&lt;/year&gt;&lt;/dates&gt;&lt;pub-location&gt;Philadelphia, USA&lt;/pub-location&gt;&lt;publisher&gt;Wolters Kluwer Health Adis (ESP)&lt;/publisher&gt;&lt;isbn&gt;1451175760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7" w:tooltip="BK, 2013 #83" w:history="1">
        <w:r w:rsidRPr="00087317">
          <w:rPr>
            <w:rFonts w:ascii="Book Antiqua" w:hAnsi="Book Antiqua" w:cstheme="majorBidi"/>
            <w:noProof/>
            <w:vertAlign w:val="superscript"/>
          </w:rPr>
          <w:t>5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1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K&lt;/Author&gt;&lt;Year&gt;2013&lt;/Year&gt;&lt;RecNum&gt;83&lt;/RecNum&gt;&lt;DisplayText&gt;&lt;style face="superscript"&gt;[57]&lt;/style&gt;&lt;/DisplayText&gt;&lt;record&gt;&lt;rec-number&gt;83&lt;/rec-number&gt;&lt;foreign-keys&gt;&lt;key app="EN" db-id="00pe2awedpxt0nee9f75fxs90p2ssv0vw5x2"&gt;83&lt;/key&gt;&lt;/foreign-keys&gt;&lt;ref-type name="Book"&gt;6&lt;/ref-type&gt;&lt;contributors&gt;&lt;authors&gt;&lt;author&gt;Alldredge BK&lt;/author&gt;&lt;author&gt;Corelli RL&lt;/author&gt;&lt;author&gt;Ernst ME&lt;/author&gt;&lt;author&gt;Guglielmo BJ&lt;/author&gt;&lt;author&gt;Jacobson PA&lt;/author&gt;&lt;author&gt;Kradjan WA&lt;/author&gt;&lt;author&gt;Williams BR&lt;/author&gt;&lt;/authors&gt;&lt;/contributors&gt;&lt;titles&gt;&lt;title&gt;Koda-kimble and Young&amp;apos;s applied therapeutics: the clinical use of drugs&lt;/title&gt;&lt;/titles&gt;&lt;edition&gt;10th &lt;/edition&gt;&lt;section&gt;1931-1932&lt;/section&gt;&lt;dates&gt;&lt;year&gt;2013&lt;/year&gt;&lt;/dates&gt;&lt;pub-location&gt;Philadelphia, USA&lt;/pub-location&gt;&lt;publisher&gt;Wolters Kluwer Health Adis (ESP)&lt;/publisher&gt;&lt;isbn&gt;1451175760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7" w:tooltip="BK, 2013 #83" w:history="1">
        <w:r w:rsidRPr="00087317">
          <w:rPr>
            <w:rFonts w:ascii="Book Antiqua" w:hAnsi="Book Antiqua" w:cstheme="majorBidi"/>
            <w:noProof/>
            <w:vertAlign w:val="superscript"/>
          </w:rPr>
          <w:t>5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extrapyramid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1D5521">
        <w:rPr>
          <w:rFonts w:ascii="Book Antiqua" w:hAnsi="Book Antiqua" w:cstheme="majorBidi"/>
        </w:rPr>
        <w:t xml:space="preserve"> </w:t>
      </w:r>
      <w:r w:rsidR="001D5521" w:rsidRPr="001D5521">
        <w:rPr>
          <w:rFonts w:ascii="Book Antiqua" w:hAnsi="Book Antiqua" w:cstheme="majorBidi"/>
        </w:rPr>
        <w:t>(EPS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’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</w:p>
    <w:p w14:paraId="5113860C" w14:textId="01C69259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al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.</w:t>
      </w:r>
    </w:p>
    <w:p w14:paraId="750A6727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B24397B" w14:textId="1ECB1B9F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CLOZAPINE-INDUCED STUTTERING</w:t>
      </w:r>
    </w:p>
    <w:p w14:paraId="27BDF655" w14:textId="40E5B377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se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-exis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aly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rri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Trenqu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6" w:tooltip="Trenque, 2021 #36" w:history="1">
        <w:r w:rsidRPr="00243EDE">
          <w:rPr>
            <w:rFonts w:ascii="Book Antiqua" w:hAnsi="Book Antiqua" w:cstheme="majorBidi"/>
            <w:noProof/>
            <w:vertAlign w:val="superscript"/>
          </w:rPr>
          <w:t>6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rie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ag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n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/d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yall&lt;/Author&gt;&lt;Year&gt;2007&lt;/Year&gt;&lt;RecNum&gt;40&lt;/RecNum&gt;&lt;DisplayText&gt;&lt;style face="superscript"&gt;[10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243EDE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70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/d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, 59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Cite&gt;&lt;Author&gt;Supprian&lt;/Author&gt;&lt;Year&gt;1999&lt;/Year&gt;&lt;RecNum&gt;85&lt;/RecNum&gt;&lt;record&gt;&lt;rec-number&gt;85&lt;/rec-number&gt;&lt;foreign-keys&gt;&lt;key app="EN" db-id="00pe2awedpxt0nee9f75fxs90p2ssv0vw5x2"&gt;85&lt;/key&gt;&lt;/foreign-keys&gt;&lt;ref-type name="Journal Article"&gt;17&lt;/ref-type&gt;&lt;contributors&gt;&lt;authors&gt;&lt;author&gt;Supprian, Tillmann&lt;/author&gt;&lt;author&gt;Retz, Wolfgang&lt;/author&gt;&lt;author&gt;DECKERT, JÜRGEN&lt;/author&gt;&lt;/authors&gt;&lt;/contributors&gt;&lt;titles&gt;&lt;title&gt;Clozapine-induced stuttering: epileptic brain activity?&lt;/title&gt;&lt;secondary-title&gt;American Journal of Psychiatry&lt;/secondary-title&gt;&lt;/titles&gt;&lt;periodical&gt;&lt;full-title&gt;American Journal of Psychiatry&lt;/full-title&gt;&lt;abbr-1&gt;Am. J. Psychiatry&lt;/abbr-1&gt;&lt;abbr-2&gt;Am J Psychiatry&lt;/abbr-2&gt;&lt;/periodical&gt;&lt;pages&gt;1663-1663&lt;/pages&gt;&lt;volume&gt;156&lt;/volume&gt;&lt;number&gt;10&lt;/number&gt;&lt;dates&gt;&lt;year&gt;1999&lt;/year&gt;&lt;/dates&gt;&lt;isbn&gt;0002-953X&lt;/isbn&gt;&lt;urls&gt;&lt;/urls&gt;&lt;electronic-resource-num&gt;https://doi.org/10.1176/ajp.156.10.166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D439F4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ai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4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-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ver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3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43.3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nish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T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).</w:t>
      </w:r>
      <w:r w:rsidR="00976B8B">
        <w:rPr>
          <w:rFonts w:ascii="Book Antiqua" w:hAnsi="Book Antiqua" w:cstheme="majorBidi"/>
        </w:rPr>
        <w:t xml:space="preserve"> </w:t>
      </w:r>
    </w:p>
    <w:p w14:paraId="3D9FDBC4" w14:textId="6624DA73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omit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ympto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to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kathis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kinesia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EwLCAyMSwgNTgsIDYwLTYzXTwvc3R5bGU+PC9EaXNwbGF5VGV4dD48cmVjb3JkPjxyZWMtbnVt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EwLCAyMSwgNTgsIDYwLTYzXTwvc3R5bGU+PC9EaXNwbGF5VGV4dD48cmVjb3JkPjxyZWMtbnVt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-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.</w:t>
      </w:r>
      <w:r w:rsidR="00976B8B">
        <w:rPr>
          <w:rFonts w:ascii="Book Antiqua" w:hAnsi="Book Antiqua" w:cstheme="majorBidi"/>
        </w:rPr>
        <w:t xml:space="preserve"> </w:t>
      </w:r>
    </w:p>
    <w:p w14:paraId="38BED395" w14:textId="145E6871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ing</w:t>
      </w:r>
      <w:r w:rsidR="00976B8B">
        <w:rPr>
          <w:rFonts w:ascii="Book Antiqua" w:hAnsi="Book Antiqua" w:cstheme="majorBidi"/>
        </w:rPr>
        <w:t xml:space="preserve"> </w:t>
      </w:r>
      <w:r w:rsidR="001D5521" w:rsidRPr="001D5521">
        <w:rPr>
          <w:rFonts w:ascii="Book Antiqua" w:hAnsi="Book Antiqua" w:cstheme="majorBidi"/>
        </w:rPr>
        <w:t>EP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omit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IYWxsYWhhbjwvQXV0aG9yPjxZZWFyPjIwMDc8L1llYXI+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IYWxsYWhhbjwvQXV0aG9yPjxZZWFyPjIwMDc8L1llYXI+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rover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Grover&lt;/Author&gt;&lt;Year&gt;2012&lt;/Year&gt;&lt;RecNum&gt;87&lt;/RecNum&gt;&lt;DisplayText&gt;&lt;style face="superscript"&gt;[61]&lt;/style&gt;&lt;/DisplayText&gt;&lt;record&gt;&lt;rec-number&gt;87&lt;/rec-number&gt;&lt;foreign-keys&gt;&lt;key app="EN" db-id="00pe2awedpxt0nee9f75fxs90p2ssv0vw5x2"&gt;87&lt;/key&gt;&lt;/foreign-keys&gt;&lt;ref-type name="Journal Article"&gt;17&lt;/ref-type&gt;&lt;contributors&gt;&lt;authors&gt;&lt;author&gt;Grover, Sandeep&lt;/author&gt;&lt;author&gt;Verma, Anant Kumar&lt;/author&gt;&lt;author&gt;Nebhinani, Naresh&lt;/author&gt;&lt;/authors&gt;&lt;/contributors&gt;&lt;titles&gt;&lt;title&gt;Clozapine-induced stuttering: a case report and analysis of similar case reports in the literature&lt;/title&gt;&lt;secondary-title&gt;General hospital psychiatry&lt;/secondary-title&gt;&lt;/titles&gt;&lt;periodical&gt;&lt;full-title&gt;General Hospital Psychiatry&lt;/full-title&gt;&lt;abbr-1&gt;Gen. Hosp. Psychiatry&lt;/abbr-1&gt;&lt;abbr-2&gt;Gen Hosp Psychiatry&lt;/abbr-2&gt;&lt;/periodical&gt;&lt;pages&gt;703. e1-703. e3&lt;/pages&gt;&lt;volume&gt;34&lt;/volume&gt;&lt;number&gt;6&lt;/number&gt;&lt;dates&gt;&lt;year&gt;2012&lt;/year&gt;&lt;/dates&gt;&lt;isbn&gt;0163-8343&lt;/isbn&gt;&lt;urls&gt;&lt;/urls&gt;&lt;electronic-resource-num&gt;https://doi.org/10.1016/j.genhosppsych.2012.02.01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1" w:tooltip="Grover, 2012 #8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6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bookmarkStart w:id="5" w:name="_Hlk90650796"/>
      <w:r w:rsidRPr="00A72ADD">
        <w:rPr>
          <w:rFonts w:ascii="Book Antiqua" w:hAnsi="Book Antiqua" w:cstheme="majorBidi"/>
        </w:rPr>
        <w:t>EPS</w:t>
      </w:r>
      <w:bookmarkEnd w:id="5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soci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ntipsychotics.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ympt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Concerning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management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draw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a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yall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  <w:color w:val="000000"/>
        </w:rPr>
        <w:fldChar w:fldCharType="begin"/>
      </w:r>
      <w:r w:rsidR="002E3EE3">
        <w:rPr>
          <w:rFonts w:ascii="Book Antiqua" w:hAnsi="Book Antiqua" w:cstheme="majorBidi"/>
          <w:color w:val="000000"/>
        </w:rPr>
        <w:instrText xml:space="preserve"> ADDIN EN.CITE &lt;EndNote&gt;&lt;Cite&gt;&lt;Author&gt;Lyall&lt;/Author&gt;&lt;Year&gt;2007&lt;/Year&gt;&lt;RecNum&gt;40&lt;/RecNum&gt;&lt;DisplayText&gt;&lt;style face="superscript"&gt;[10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000000"/>
        </w:rPr>
        <w:fldChar w:fldCharType="separate"/>
      </w:r>
      <w:r w:rsidR="002E3EE3" w:rsidRPr="00243EDE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10" w:tooltip="Lyall, 2007 #40" w:history="1">
        <w:r w:rsidR="002E3EE3" w:rsidRPr="00243EDE">
          <w:rPr>
            <w:rFonts w:ascii="Book Antiqua" w:hAnsi="Book Antiqua" w:cstheme="majorBidi"/>
            <w:noProof/>
            <w:color w:val="000000"/>
            <w:vertAlign w:val="superscript"/>
          </w:rPr>
          <w:t>10</w:t>
        </w:r>
      </w:hyperlink>
      <w:r w:rsidR="002E3EE3" w:rsidRPr="00243EDE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000000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itu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zuclopenthixol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ecanoa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liev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tutter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but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not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yskinetic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movements,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an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tart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clozapin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ult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in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occurrenc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of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tutter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which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pond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to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odium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valproa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espi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no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electroencephalogram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(EEG)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abnormality.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th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e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ven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yall&lt;/Author&gt;&lt;Year&gt;2007&lt;/Year&gt;&lt;RecNum&gt;40&lt;/RecNum&gt;&lt;DisplayText&gt;&lt;style face="superscript"&gt;[10, 21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Cite&gt;&lt;Author&gt;Murphy&lt;/Author&gt;&lt;Year&gt;2015&lt;/Year&gt;&lt;RecNum&gt;48&lt;/RecNum&gt;&lt;record&gt;&lt;rec-number&gt;48&lt;/rec-number&gt;&lt;foreign-keys&gt;&lt;key app="EN" db-id="00pe2awedpxt0nee9f75fxs90p2ssv0vw5x2"&gt;48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  <w:lang w:bidi="fa-IR"/>
        </w:rPr>
        <w:t>.</w:t>
      </w:r>
    </w:p>
    <w:p w14:paraId="0BC7CBC1" w14:textId="1A9C7516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</w:t>
      </w:r>
      <w:r w:rsidRPr="00A72ADD">
        <w:rPr>
          <w:rFonts w:ascii="Book Antiqua" w:hAnsi="Book Antiqua" w:cstheme="majorBidi"/>
          <w:shd w:val="clear" w:color="auto" w:fill="FFFFFF"/>
        </w:rPr>
        <w:t>lozapine-induced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tuttering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</w:t>
      </w:r>
      <w:r w:rsidR="00A0515C">
        <w:rPr>
          <w:rFonts w:ascii="Book Antiqua" w:hAnsi="Book Antiqua" w:cstheme="majorBidi"/>
          <w:shd w:val="clear" w:color="auto" w:fill="FFFFFF"/>
        </w:rPr>
        <w:t>a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associated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ith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eizure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or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EEG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abnormalitie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ithout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typical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ymptom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of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eizure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color w:val="333333"/>
          <w:shd w:val="clear" w:color="auto" w:fill="FFFFFF"/>
        </w:rPr>
        <w:t>i</w:t>
      </w:r>
      <w:r w:rsidRPr="00A72ADD">
        <w:rPr>
          <w:rFonts w:ascii="Book Antiqua" w:hAnsi="Book Antiqua" w:cstheme="majorBidi"/>
        </w:rPr>
        <w:t>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MjUsIDU5LCA2MCwgNjItNjZdPC9zdHlsZT48L0Rpc3BsYXlUZXh0PjxyZWNvcmQ+PHJlYy1u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MjUsIDU5LCA2MCwgNjItNjZdPC9zdHlsZT48L0Rpc3BsYXlUZXh0PjxyZWNvcmQ+PHJlYy1u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2" w:tooltip="Begum, 2005 #42" w:history="1">
        <w:r w:rsidRPr="00087317">
          <w:rPr>
            <w:rFonts w:ascii="Book Antiqua" w:hAnsi="Book Antiqua" w:cstheme="majorBidi"/>
            <w:noProof/>
            <w:vertAlign w:val="superscript"/>
          </w:rPr>
          <w:t>1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5" w:tooltip="Kranidiotis, 2007 #51" w:history="1">
        <w:r w:rsidRPr="00087317">
          <w:rPr>
            <w:rFonts w:ascii="Book Antiqua" w:hAnsi="Book Antiqua" w:cstheme="majorBidi"/>
            <w:noProof/>
            <w:vertAlign w:val="superscript"/>
          </w:rPr>
          <w:t>25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-6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NTksIDYyLCA2NCwgNjZdPC9zdHlsZT48L0Rpc3BsYXlUZXh0PjxyZWNvcmQ+PHJlYy1udW1i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NTksIDYyLCA2NCwgNjZdPC9zdHlsZT48L0Rpc3BsYXlUZXh0PjxyZWNvcmQ+PHJlYy1udW1i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2" w:tooltip="Begum, 2005 #42" w:history="1">
        <w:r w:rsidRPr="00087317">
          <w:rPr>
            <w:rFonts w:ascii="Book Antiqua" w:hAnsi="Book Antiqua" w:cstheme="majorBidi"/>
            <w:noProof/>
            <w:vertAlign w:val="superscript"/>
          </w:rPr>
          <w:t>1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64" w:tooltip="Duggal, 2002 #90" w:history="1">
        <w:r w:rsidRPr="00087317">
          <w:rPr>
            <w:rFonts w:ascii="Book Antiqua" w:hAnsi="Book Antiqua" w:cstheme="majorBidi"/>
            <w:noProof/>
            <w:vertAlign w:val="superscript"/>
          </w:rPr>
          <w:t>64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6" w:tooltip="Horga, 2010 #92" w:history="1">
        <w:r w:rsidRPr="00087317">
          <w:rPr>
            <w:rFonts w:ascii="Book Antiqua" w:hAnsi="Book Antiqua" w:cstheme="majorBidi"/>
            <w:noProof/>
            <w:vertAlign w:val="superscript"/>
          </w:rPr>
          <w:t>6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5" w:tooltip="Kranidiotis, 2007 #51" w:history="1">
        <w:r w:rsidR="00A0515C" w:rsidRPr="00087317">
          <w:rPr>
            <w:rFonts w:ascii="Book Antiqua" w:hAnsi="Book Antiqua" w:cstheme="majorBidi"/>
            <w:noProof/>
            <w:vertAlign w:val="superscript"/>
          </w:rPr>
          <w:t>25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65" w:tooltip="Gica, 2020 #91" w:history="1">
        <w:r w:rsidRPr="00087317">
          <w:rPr>
            <w:rFonts w:ascii="Book Antiqua" w:hAnsi="Book Antiqua" w:cstheme="majorBidi"/>
            <w:noProof/>
            <w:vertAlign w:val="superscript"/>
          </w:rPr>
          <w:t>6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convuls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e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continu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5" w:tooltip="Gica, 2020 #91" w:history="1">
        <w:r w:rsidRPr="00087317">
          <w:rPr>
            <w:rFonts w:ascii="Book Antiqua" w:hAnsi="Book Antiqua" w:cstheme="majorBidi"/>
            <w:noProof/>
            <w:vertAlign w:val="superscript"/>
          </w:rPr>
          <w:t>6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a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lahan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YwLCA2MiwgNjNdPC9zdHlsZT48L0Rpc3BsYXlUZXh0PjxyZWNvcmQ+PHJlYy1udW1iZXI+ODY8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YwLCA2MiwgNjNdPC9zdHlsZT48L0Rpc3BsYXlUZXh0PjxyZWNvcmQ+PHJlYy1udW1iZXI+ODY8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A0515C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leptifor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S.</w:t>
      </w:r>
      <w:r w:rsidR="00976B8B">
        <w:rPr>
          <w:rFonts w:ascii="Book Antiqua" w:hAnsi="Book Antiqua" w:cstheme="majorBidi"/>
        </w:rPr>
        <w:t xml:space="preserve"> </w:t>
      </w:r>
    </w:p>
    <w:p w14:paraId="0AE06FAD" w14:textId="083E9C9C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FD5EA2">
        <w:rPr>
          <w:rFonts w:ascii="Book Antiqua" w:hAnsi="Book Antiqua" w:cstheme="majorBidi"/>
        </w:rPr>
        <w:t>Collectively</w:t>
      </w:r>
      <w:r w:rsidRPr="001E2248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ltifactorial.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</w:t>
      </w:r>
      <w:r w:rsidRPr="00A72ADD">
        <w:rPr>
          <w:rFonts w:ascii="Book Antiqua" w:hAnsi="Book Antiqua" w:cstheme="majorBidi"/>
        </w:rPr>
        <w:t>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: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I</w:t>
      </w:r>
      <w:r w:rsidRPr="00A72ADD">
        <w:rPr>
          <w:rFonts w:ascii="Book Antiqua" w:hAnsi="Book Antiqua" w:cstheme="majorBidi"/>
        </w:rPr>
        <w:t>m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j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.</w:t>
      </w:r>
      <w:r w:rsidR="00976B8B">
        <w:rPr>
          <w:rFonts w:ascii="Book Antiqua" w:hAnsi="Book Antiqua" w:cstheme="majorBidi"/>
        </w:rPr>
        <w:t xml:space="preserve"> </w:t>
      </w:r>
    </w:p>
    <w:p w14:paraId="5F28FB0A" w14:textId="68A6901B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Finall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r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inicia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lectroencephalograph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u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lectr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vuls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ommend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v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rma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Varma&lt;/Author&gt;&lt;Year&gt;2011&lt;/Year&gt;&lt;RecNum&gt;93&lt;/RecNum&gt;&lt;DisplayText&gt;&lt;style face="superscript"&gt;[67]&lt;/style&gt;&lt;/DisplayText&gt;&lt;record&gt;&lt;rec-number&gt;93&lt;/rec-number&gt;&lt;foreign-keys&gt;&lt;key app="EN" db-id="00pe2awedpxt0nee9f75fxs90p2ssv0vw5x2"&gt;93&lt;/key&gt;&lt;/foreign-keys&gt;&lt;ref-type name="Journal Article"&gt;17&lt;/ref-type&gt;&lt;contributors&gt;&lt;authors&gt;&lt;author&gt;Varma, Seema&lt;/author&gt;&lt;author&gt;Bishara, Delia&lt;/author&gt;&lt;author&gt;Besag, Frank MC&lt;/author&gt;&lt;author&gt;Taylor, David&lt;/author&gt;&lt;/authors&gt;&lt;/contributors&gt;&lt;titles&gt;&lt;title&gt;Clozapine-related EEG changes and seizures: dose and plasma-level relationships&lt;/title&gt;&lt;secondary-title&gt;Therapeutic Advances in Psychopharmacology&lt;/secondary-title&gt;&lt;/titles&gt;&lt;periodical&gt;&lt;full-title&gt;Therapeutic advances in psychopharmacology&lt;/full-title&gt;&lt;/periodical&gt;&lt;pages&gt;47-66&lt;/pages&gt;&lt;volume&gt;1&lt;/volume&gt;&lt;number&gt;2&lt;/number&gt;&lt;dates&gt;&lt;year&gt;2011&lt;/year&gt;&lt;/dates&gt;&lt;isbn&gt;2045-1253&lt;/isbn&gt;&lt;urls&gt;&lt;/urls&gt;&lt;electronic-resource-num&gt;https://doi.org/10.1177/204512531140556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7" w:tooltip="Varma, 2011 #93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67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ommen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c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Pr="00A72ADD">
        <w:rPr>
          <w:rFonts w:ascii="Book Antiqua" w:hAnsi="Book Antiqua" w:cstheme="majorBidi"/>
          <w:lang w:bidi="fa-IR"/>
        </w:rPr>
        <w:t>.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fte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ul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u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bnorm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lectric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ra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ctivities,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sid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P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ypic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nagem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d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ffect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o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duc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iscontinua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lozapin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y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sider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noy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patient.</w:t>
      </w:r>
      <w:r w:rsidR="00976B8B">
        <w:rPr>
          <w:rFonts w:ascii="Book Antiqua" w:hAnsi="Book Antiqua" w:cstheme="majorBidi"/>
          <w:lang w:bidi="fa-IR"/>
        </w:rPr>
        <w:t xml:space="preserve"> </w:t>
      </w:r>
    </w:p>
    <w:p w14:paraId="42339B81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50E17AC8" w14:textId="7490DFF4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TUTTERING INDUCED BY DRUGS AFFECTING GLUTAMATE NEUROTRANSMISSION</w:t>
      </w:r>
      <w:r w:rsidR="00976B8B" w:rsidRPr="00310E9F">
        <w:rPr>
          <w:rFonts w:ascii="Book Antiqua" w:hAnsi="Book Antiqua" w:cstheme="majorBidi"/>
          <w:b/>
          <w:bCs/>
          <w:iCs/>
          <w:u w:val="single"/>
        </w:rPr>
        <w:t xml:space="preserve"> </w:t>
      </w:r>
    </w:p>
    <w:p w14:paraId="7530191A" w14:textId="58DD6318" w:rsidR="00AE2A83" w:rsidRPr="00A72ADD" w:rsidRDefault="00AE2A83" w:rsidP="00B663CA">
      <w:pPr>
        <w:spacing w:line="360" w:lineRule="auto"/>
        <w:jc w:val="lowKashida"/>
        <w:rPr>
          <w:rFonts w:ascii="Book Antiqua" w:hAnsi="Book Antiqua" w:cstheme="majorBidi"/>
          <w:color w:val="242021"/>
        </w:rPr>
      </w:pPr>
      <w:r w:rsidRPr="00A72ADD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escribe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bove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pu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nucle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u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triatum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receive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glutamatergic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projectio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from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ifferen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part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erebr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ortex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alamus.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Furthermore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imulat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or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ABAerg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uron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utpu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uclei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="003F6EDC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leas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l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onotrop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MDA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="00B663CA" w:rsidRPr="00A72ADD">
        <w:rPr>
          <w:rFonts w:ascii="Book Antiqua" w:hAnsi="Book Antiqua" w:cstheme="majorBidi"/>
        </w:rPr>
        <w:t>α</w:t>
      </w:r>
      <w:r w:rsidR="00B663CA" w:rsidRPr="00B663CA">
        <w:rPr>
          <w:rFonts w:ascii="Book Antiqua" w:hAnsi="Book Antiqua" w:cstheme="majorBidi"/>
          <w:color w:val="242021"/>
        </w:rPr>
        <w:t>-amino-3-hydroxy-5-methyl-4-isoxazolepropionic acid</w:t>
      </w:r>
      <w:r w:rsidRPr="00A72ADD">
        <w:rPr>
          <w:rFonts w:ascii="Book Antiqua" w:hAnsi="Book Antiqua" w:cstheme="majorBidi"/>
          <w:color w:val="242021"/>
        </w:rPr>
        <w:t>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kainite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etabotrop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ceptors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Glu1-8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r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expresse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glutamat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n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mportan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neurotransmitter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a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ediat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ign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ransmissio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otor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ircuit.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ddition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omputation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odeling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begin"/>
      </w:r>
      <w:r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087317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44" w:tooltip="Civier, 2013 #70" w:history="1">
        <w:r w:rsidRPr="00087317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44</w:t>
        </w:r>
      </w:hyperlink>
      <w:r w:rsidRPr="00087317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ata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us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ens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ag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btain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rom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hildr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44" w:tooltip="Civier, 2013 #70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44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dic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a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r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nectivit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etwe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er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r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erebr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rtex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riatum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evelopment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ing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nect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us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a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nno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ptimall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et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gnitiv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ensor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tex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ermin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eviou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honem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iti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x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honeme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Alm&lt;/Author&gt;&lt;Year&gt;2004&lt;/Year&gt;&lt;RecNum&gt;55&lt;/RecNum&gt;&lt;DisplayText&gt;&lt;style face="superscript"&gt;[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imel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nn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oduc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lu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peech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refore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rug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ik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emantin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MD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ceptors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Johnson&lt;/Author&gt;&lt;Year&gt;2006&lt;/Year&gt;&lt;RecNum&gt;94&lt;/RecNum&gt;&lt;DisplayText&gt;&lt;style face="superscript"&gt;[68]&lt;/style&gt;&lt;/DisplayText&gt;&lt;record&gt;&lt;rec-number&gt;94&lt;/rec-number&gt;&lt;foreign-keys&gt;&lt;key app="EN" db-id="00pe2awedpxt0nee9f75fxs90p2ssv0vw5x2"&gt;94&lt;/key&gt;&lt;/foreign-keys&gt;&lt;ref-type name="Journal Article"&gt;17&lt;/ref-type&gt;&lt;contributors&gt;&lt;authors&gt;&lt;author&gt;Johnson, Jon W&lt;/author&gt;&lt;author&gt;Kotermanski, Shawn E&lt;/author&gt;&lt;/authors&gt;&lt;/contributors&gt;&lt;titles&gt;&lt;title&gt;Mechanism of action of memantine&lt;/title&gt;&lt;secondary-title&gt;Current opinion in pharmacology&lt;/secondary-title&gt;&lt;/titles&gt;&lt;periodical&gt;&lt;full-title&gt;Current Opinion in Pharmacology&lt;/full-title&gt;&lt;abbr-1&gt;Curr. Opin. Pharmacol.&lt;/abbr-1&gt;&lt;abbr-2&gt;Curr Opin Pharmacol&lt;/abbr-2&gt;&lt;/periodical&gt;&lt;pages&gt;61-67&lt;/pages&gt;&lt;volume&gt;6&lt;/volume&gt;&lt;number&gt;1&lt;/number&gt;&lt;dates&gt;&lt;year&gt;2006&lt;/year&gt;&lt;/dates&gt;&lt;isbn&gt;1471-4892&lt;/isbn&gt;&lt;urls&gt;&lt;/urls&gt;&lt;electronic-resource-num&gt;https://doi.org/10.1016/j.coph.2005.09.007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68" w:tooltip="Johnson, 2006 #94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68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egabalin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abapentin</w:t>
      </w:r>
      <w:r w:rsidR="003F6EDC">
        <w:rPr>
          <w:rFonts w:ascii="Book Antiqua" w:hAnsi="Book Antiqua" w:cstheme="majorBidi"/>
          <w:color w:val="242021"/>
        </w:rPr>
        <w:t>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amotrigin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leas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Lapidus&lt;/Author&gt;&lt;Year&gt;2013&lt;/Year&gt;&lt;RecNum&gt;95&lt;/RecNum&gt;&lt;DisplayText&gt;&lt;style face="superscript"&gt;[69, 70]&lt;/style&gt;&lt;/DisplayText&gt;&lt;record&gt;&lt;rec-number&gt;95&lt;/rec-number&gt;&lt;foreign-keys&gt;&lt;key app="EN" db-id="00pe2awedpxt0nee9f75fxs90p2ssv0vw5x2"&gt;95&lt;/key&gt;&lt;/foreign-keys&gt;&lt;ref-type name="Journal Article"&gt;17&lt;/ref-type&gt;&lt;contributors&gt;&lt;authors&gt;&lt;author&gt;Lapidus, Kyle AB&lt;/author&gt;&lt;author&gt;Soleimani, Laili&lt;/author&gt;&lt;author&gt;Murrough, James W&lt;/author&gt;&lt;/authors&gt;&lt;/contributors&gt;&lt;titles&gt;&lt;title&gt;Novel glutamatergic drugs for the treatment of mood disorders&lt;/title&gt;&lt;secondary-title&gt;Neuropsychiatric disease and treatment&lt;/secondary-title&gt;&lt;/titles&gt;&lt;periodical&gt;&lt;full-title&gt;Neuropsychiatric Disease and Treatment&lt;/full-title&gt;&lt;abbr-1&gt;Neuropsychiatr. Dis. Treat.&lt;/abbr-1&gt;&lt;abbr-2&gt;Neuropsychiatr Dis Treat&lt;/abbr-2&gt;&lt;abbr-3&gt;Neuropsychiatric Disease &amp;amp; Treatment&lt;/abbr-3&gt;&lt;/periodical&gt;&lt;pages&gt;1101&lt;/pages&gt;&lt;volume&gt;9&lt;/volume&gt;&lt;dates&gt;&lt;year&gt;2013&lt;/year&gt;&lt;/dates&gt;&lt;urls&gt;&lt;/urls&gt;&lt;electronic-resource-num&gt;10.2147/NDT.S36689&lt;/electronic-resource-num&gt;&lt;/record&gt;&lt;/Cite&gt;&lt;Cite&gt;&lt;Author&gt;Sills&lt;/Author&gt;&lt;Year&gt;2006&lt;/Year&gt;&lt;RecNum&gt;96&lt;/RecNum&gt;&lt;record&gt;&lt;rec-number&gt;96&lt;/rec-number&gt;&lt;foreign-keys&gt;&lt;key app="EN" db-id="00pe2awedpxt0nee9f75fxs90p2ssv0vw5x2"&gt;96&lt;/key&gt;&lt;/foreign-keys&gt;&lt;ref-type name="Journal Article"&gt;17&lt;/ref-type&gt;&lt;contributors&gt;&lt;authors&gt;&lt;author&gt;Sills, Graeme J&lt;/author&gt;&lt;/authors&gt;&lt;/contributors&gt;&lt;titles&gt;&lt;title&gt;The mechanisms of action of gabapentin and pregabalin&lt;/title&gt;&lt;secondary-title&gt;Current opinion in pharmacology&lt;/secondary-title&gt;&lt;/titles&gt;&lt;periodical&gt;&lt;full-title&gt;Current Opinion in Pharmacology&lt;/full-title&gt;&lt;abbr-1&gt;Curr. Opin. Pharmacol.&lt;/abbr-1&gt;&lt;abbr-2&gt;Curr Opin Pharmacol&lt;/abbr-2&gt;&lt;/periodical&gt;&lt;pages&gt;108-113&lt;/pages&gt;&lt;volume&gt;6&lt;/volume&gt;&lt;number&gt;1&lt;/number&gt;&lt;dates&gt;&lt;year&gt;2006&lt;/year&gt;&lt;/dates&gt;&lt;isbn&gt;1471-4892&lt;/isbn&gt;&lt;urls&gt;&lt;/urls&gt;&lt;electronic-resource-num&gt;https://doi.org/10.1016/j.coph.2005.11.003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69" w:tooltip="Lapidus, 2013 #95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69</w:t>
        </w:r>
      </w:hyperlink>
      <w:r w:rsidR="003F6EDC">
        <w:rPr>
          <w:rFonts w:ascii="Book Antiqua" w:hAnsi="Book Antiqua" w:cstheme="majorBidi"/>
          <w:noProof/>
          <w:color w:val="242021"/>
          <w:vertAlign w:val="superscript"/>
        </w:rPr>
        <w:t>,</w:t>
      </w:r>
      <w:hyperlink w:anchor="_ENREF_70" w:tooltip="Sills, 2006 #96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70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hang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orm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unct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proofErr w:type="spellStart"/>
      <w:r w:rsidRPr="00A72ADD">
        <w:rPr>
          <w:rFonts w:ascii="Book Antiqua" w:hAnsi="Book Antiqua" w:cstheme="majorBidi"/>
          <w:color w:val="242021"/>
        </w:rPr>
        <w:t>corticostriatal</w:t>
      </w:r>
      <w:proofErr w:type="spellEnd"/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thwa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er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r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ircui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alanc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etwe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r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dir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thway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us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bnormaliti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ik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ing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reover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urotransmi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i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tagoniz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effec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ls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sturb</w:t>
      </w:r>
      <w:r w:rsidR="003F6EDC">
        <w:rPr>
          <w:rFonts w:ascii="Book Antiqua" w:hAnsi="Book Antiqua" w:cstheme="majorBidi"/>
          <w:color w:val="242021"/>
        </w:rPr>
        <w:t>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ign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ransmiss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rough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i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ib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racts</w:t>
      </w:r>
    </w:p>
    <w:p w14:paraId="51400177" w14:textId="77777777" w:rsidR="003F6EDC" w:rsidRDefault="003F6EDC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7CE61181" w14:textId="213A7149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lastRenderedPageBreak/>
        <w:t>Theophylline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1F85185C" w14:textId="7610C86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Theophyl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ophyl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F6ED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F6ED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ovsessian&lt;/Author&gt;&lt;Year&gt;2005&lt;/Year&gt;&lt;RecNum&gt;35&lt;/RecNum&gt;&lt;DisplayText&gt;&lt;style face="superscript"&gt;[5]&lt;/style&gt;&lt;/DisplayText&gt;&lt;record&gt;&lt;rec-number&gt;35&lt;/rec-number&gt;&lt;foreign-keys&gt;&lt;key app="EN" db-id="00pe2awedpxt0nee9f75fxs90p2ssv0vw5x2"&gt;35&lt;/key&gt;&lt;/foreign-keys&gt;&lt;ref-type name="Journal Article"&gt;17&lt;/ref-type&gt;&lt;contributors&gt;&lt;authors&gt;&lt;author&gt;Movsessian, Patrick&lt;/author&gt;&lt;/authors&gt;&lt;/contributors&gt;&lt;titles&gt;&lt;title&gt;Neuropharmacology of theophylline induced stuttering: the role of dopamine, adenosine and GABA&lt;/title&gt;&lt;secondary-title&gt;Medical hypotheses&lt;/secondary-title&gt;&lt;/titles&gt;&lt;periodical&gt;&lt;full-title&gt;Medical Hypotheses&lt;/full-title&gt;&lt;abbr-1&gt;Med. Hypotheses&lt;/abbr-1&gt;&lt;abbr-2&gt;Med Hypotheses&lt;/abbr-2&gt;&lt;/periodical&gt;&lt;pages&gt;290-297&lt;/pages&gt;&lt;volume&gt;64&lt;/volume&gt;&lt;number&gt;2&lt;/number&gt;&lt;dates&gt;&lt;year&gt;2005&lt;/year&gt;&lt;/dates&gt;&lt;isbn&gt;0306-9877&lt;/isbn&gt;&lt;urls&gt;&lt;/urls&gt;&lt;electronic-resource-num&gt;https://doi.org/10.1016/j.mehy.2004.07.02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5" w:tooltip="Movsessian, 2005 #35" w:history="1">
        <w:r w:rsidRPr="00243EDE">
          <w:rPr>
            <w:rFonts w:ascii="Book Antiqua" w:hAnsi="Book Antiqua" w:cstheme="majorBidi"/>
            <w:noProof/>
            <w:vertAlign w:val="superscript"/>
          </w:rPr>
          <w:t>5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0044B00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4FBE2713" w14:textId="766017D3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TUTTERING INDUCED BY OTHER DRUGS</w:t>
      </w:r>
    </w:p>
    <w:p w14:paraId="00E07196" w14:textId="649D3320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Divalproex</w:t>
      </w:r>
    </w:p>
    <w:p w14:paraId="4CEDE934" w14:textId="3D724A67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oltage-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nel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Johannessen&lt;/Author&gt;&lt;Year&gt;2000&lt;/Year&gt;&lt;RecNum&gt;97&lt;/RecNum&gt;&lt;DisplayText&gt;&lt;style face="superscript"&gt;[71]&lt;/style&gt;&lt;/DisplayText&gt;&lt;record&gt;&lt;rec-number&gt;97&lt;/rec-number&gt;&lt;foreign-keys&gt;&lt;key app="EN" db-id="00pe2awedpxt0nee9f75fxs90p2ssv0vw5x2"&gt;97&lt;/key&gt;&lt;/foreign-keys&gt;&lt;ref-type name="Journal Article"&gt;17&lt;/ref-type&gt;&lt;contributors&gt;&lt;authors&gt;&lt;author&gt;Johannessen, Cecilie U&lt;/author&gt;&lt;/authors&gt;&lt;/contributors&gt;&lt;titles&gt;&lt;title&gt;Mechanisms of action of valproate: a commentatory&lt;/title&gt;&lt;secondary-title&gt;Neurochemistry international&lt;/secondary-title&gt;&lt;/titles&gt;&lt;periodical&gt;&lt;full-title&gt;Neurochemistry International&lt;/full-title&gt;&lt;abbr-1&gt;Neurochem. Int.&lt;/abbr-1&gt;&lt;abbr-2&gt;Neurochem Int&lt;/abbr-2&gt;&lt;/periodical&gt;&lt;pages&gt;103-110&lt;/pages&gt;&lt;volume&gt;37&lt;/volume&gt;&lt;number&gt;2-3&lt;/number&gt;&lt;dates&gt;&lt;year&gt;2000&lt;/year&gt;&lt;/dates&gt;&lt;isbn&gt;0197-0186&lt;/isbn&gt;&lt;urls&gt;&lt;/urls&gt;&lt;electronic-resource-num&gt;https://doi.org/10.1016/S0197-0186(00)00013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1" w:tooltip="Johannessen, 2000 #97" w:history="1">
        <w:r w:rsidRPr="00087317">
          <w:rPr>
            <w:rFonts w:ascii="Book Antiqua" w:hAnsi="Book Antiqua" w:cstheme="majorBidi"/>
            <w:noProof/>
            <w:vertAlign w:val="superscript"/>
          </w:rPr>
          <w:t>7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justif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o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convuls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hylax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igra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adach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o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bil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tie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i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nou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öscher&lt;/Author&gt;&lt;Year&gt;1989&lt;/Year&gt;&lt;RecNum&gt;98&lt;/RecNum&gt;&lt;DisplayText&gt;&lt;style face="superscript"&gt;[72]&lt;/style&gt;&lt;/DisplayText&gt;&lt;record&gt;&lt;rec-number&gt;98&lt;/rec-number&gt;&lt;foreign-keys&gt;&lt;key app="EN" db-id="00pe2awedpxt0nee9f75fxs90p2ssv0vw5x2"&gt;98&lt;/key&gt;&lt;/foreign-keys&gt;&lt;ref-type name="Journal Article"&gt;17&lt;/ref-type&gt;&lt;contributors&gt;&lt;authors&gt;&lt;author&gt;Löscher, Wolfgan&lt;/author&gt;&lt;/authors&gt;&lt;/contributors&gt;&lt;titles&gt;&lt;title&gt;Valproate enhances GABA turnover in the substantia nigra&lt;/title&gt;&lt;secondary-title&gt;Brain research&lt;/secondary-title&gt;&lt;/titles&gt;&lt;periodical&gt;&lt;full-title&gt;Brain Research&lt;/full-title&gt;&lt;abbr-1&gt;Brain Res.&lt;/abbr-1&gt;&lt;abbr-2&gt;Brain Res&lt;/abbr-2&gt;&lt;/periodical&gt;&lt;pages&gt;198-203&lt;/pages&gt;&lt;volume&gt;501&lt;/volume&gt;&lt;number&gt;1&lt;/number&gt;&lt;dates&gt;&lt;year&gt;1989&lt;/year&gt;&lt;/dates&gt;&lt;isbn&gt;0006-8993&lt;/isbn&gt;&lt;urls&gt;&lt;/urls&gt;&lt;electronic-resource-num&gt;https://doi.org/10.1016/0006-8993(89)91044-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2" w:tooltip="Löscher, 1989 #98" w:history="1">
        <w:r w:rsidRPr="00087317">
          <w:rPr>
            <w:rFonts w:ascii="Book Antiqua" w:hAnsi="Book Antiqua" w:cstheme="majorBidi"/>
            <w:noProof/>
            <w:vertAlign w:val="superscript"/>
          </w:rPr>
          <w:t>7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485609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ter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equen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öllner&lt;/Author&gt;&lt;Year&gt;2011&lt;/Year&gt;&lt;RecNum&gt;99&lt;/RecNum&gt;&lt;DisplayText&gt;&lt;style face="superscript"&gt;[73]&lt;/style&gt;&lt;/DisplayText&gt;&lt;record&gt;&lt;rec-number&gt;99&lt;/rec-number&gt;&lt;foreign-keys&gt;&lt;key app="EN" db-id="00pe2awedpxt0nee9f75fxs90p2ssv0vw5x2"&gt;99&lt;/key&gt;&lt;/foreign-keys&gt;&lt;ref-type name="Journal Article"&gt;17&lt;/ref-type&gt;&lt;contributors&gt;&lt;authors&gt;&lt;author&gt;Töllner, Kathrin&lt;/author&gt;&lt;author&gt;Wolf, Saskia&lt;/author&gt;&lt;author&gt;Löscher, Wolfgang&lt;/author&gt;&lt;author&gt;Gernert, Manuela&lt;/author&gt;&lt;/authors&gt;&lt;/contributors&gt;&lt;titles&gt;&lt;title&gt;The anticonvulsant response to valproate in kindled rats is correlated with its effect on neuronal firing in the substantia nigra pars reticulata: a new mechanism of pharmacoresistance&lt;/title&gt;&lt;secondary-title&gt;Journal of Neuroscience&lt;/secondary-title&gt;&lt;/titles&gt;&lt;periodical&gt;&lt;full-title&gt;Journal of Neuroscience&lt;/full-title&gt;&lt;abbr-1&gt;J. Neurosci.&lt;/abbr-1&gt;&lt;abbr-2&gt;J Neurosci&lt;/abbr-2&gt;&lt;/periodical&gt;&lt;pages&gt;16423-16434&lt;/pages&gt;&lt;volume&gt;31&lt;/volume&gt;&lt;number&gt;45&lt;/number&gt;&lt;dates&gt;&lt;year&gt;2011&lt;/year&gt;&lt;/dates&gt;&lt;isbn&gt;0270-6474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3" w:tooltip="Töllner, 2011 #99" w:history="1">
        <w:r w:rsidRPr="00087317">
          <w:rPr>
            <w:rFonts w:ascii="Book Antiqua" w:hAnsi="Book Antiqua" w:cstheme="majorBidi"/>
            <w:noProof/>
            <w:vertAlign w:val="superscript"/>
          </w:rPr>
          <w:t>7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</w:t>
      </w:r>
      <w:r w:rsidR="00485609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5E185FE8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18D2D287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Atomoxetine</w:t>
      </w:r>
    </w:p>
    <w:p w14:paraId="68243653" w14:textId="2B02786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upt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racell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ymaster&lt;/Author&gt;&lt;Year&gt;2002&lt;/Year&gt;&lt;RecNum&gt;71&lt;/RecNum&gt;&lt;DisplayText&gt;&lt;style face="superscript"&gt;[45]&lt;/style&gt;&lt;/DisplayText&gt;&lt;record&gt;&lt;rec-number&gt;71&lt;/rec-number&gt;&lt;foreign-keys&gt;&lt;key app="EN" db-id="00pe2awedpxt0nee9f75fxs90p2ssv0vw5x2"&gt;71&lt;/key&gt;&lt;/foreign-keys&gt;&lt;ref-type name="Journal Article"&gt;17&lt;/ref-type&gt;&lt;contributors&gt;&lt;authors&gt;&lt;author&gt;Bymaster, Frank P&lt;/author&gt;&lt;author&gt;Katner, Jason S&lt;/author&gt;&lt;author&gt;Nelson, David L&lt;/author&gt;&lt;author&gt;Hemrick-Luecke, Susan K&lt;/author&gt;&lt;author&gt;Threlkeld, Penny G&lt;/author&gt;&lt;author&gt;Heiligenstein, John H&lt;/author&gt;&lt;author&gt;Morin, S Michelle&lt;/author&gt;&lt;author&gt;Gehlert, Donald R&lt;/author&gt;&lt;author&gt;Perry, Kenneth W&lt;/author&gt;&lt;/authors&gt;&lt;/contributors&gt;&lt;titles&gt;&lt;title&gt;Atomoxetine increases extracellular levels of norepinephrine and dopamine in prefrontal cortex of rat: a potential mechanism for efficacy in attention deficit/hyperactivity disorder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699-711&lt;/pages&gt;&lt;volume&gt;27&lt;/volume&gt;&lt;number&gt;5&lt;/number&gt;&lt;dates&gt;&lt;year&gt;2002&lt;/year&gt;&lt;/dates&gt;&lt;isbn&gt;0893-133X&lt;/isbn&gt;&lt;urls&gt;&lt;/urls&gt;&lt;electronic-resource-num&gt;https://doi.org/10.1016/S0893-133X(02)00346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m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obta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ppos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FYXN0b248L0F1dGhvcj48WWVhcj4yMDA2PC9ZZWFyPjxS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FYXN0b248L0F1dGhvcj48WWVhcj4yMDA2PC9ZZWFyPjxS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74" w:tooltip="Easton, 2006 #100" w:history="1">
        <w:r w:rsidRPr="00087317">
          <w:rPr>
            <w:rFonts w:ascii="Book Antiqua" w:hAnsi="Book Antiqua" w:cstheme="majorBidi"/>
            <w:noProof/>
            <w:vertAlign w:val="superscript"/>
          </w:rPr>
          <w:t>7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certain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a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  <w:b/>
          <w:bCs/>
          <w:color w:val="FF0000"/>
        </w:rPr>
        <w:t xml:space="preserve"> </w:t>
      </w:r>
      <w:r w:rsidRPr="00A72ADD">
        <w:rPr>
          <w:rFonts w:ascii="Book Antiqua" w:hAnsi="Book Antiqua" w:cstheme="majorBidi"/>
        </w:rPr>
        <w:t>measu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o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xyge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armacolog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gne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on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a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u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minis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</w:t>
      </w:r>
      <w:r w:rsidR="00485609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016611" w:rsidRPr="00442765">
        <w:rPr>
          <w:rFonts w:ascii="Book Antiqua" w:hAnsi="Book Antiqua" w:cstheme="majorBidi"/>
          <w:vertAlign w:val="superscript"/>
        </w:rPr>
        <w:fldChar w:fldCharType="begin"/>
      </w:r>
      <w:r w:rsidRPr="00442765">
        <w:rPr>
          <w:rFonts w:ascii="Book Antiqua" w:hAnsi="Book Antiqua" w:cstheme="majorBidi"/>
          <w:vertAlign w:val="superscript"/>
        </w:rPr>
        <w:instrText xml:space="preserve"> ADDIN EN.CITE &lt;EndNote&gt;&lt;Cite&gt;&lt;Author&gt;Easton&lt;/Author&gt;&lt;Year&gt;2007&lt;/Year&gt;&lt;RecNum&gt;101&lt;/RecNum&gt;&lt;DisplayText&gt;&lt;style face="superscript"&gt;[75]&lt;/style&gt;&lt;/DisplayText&gt;&lt;record&gt;&lt;rec-number&gt;101&lt;/rec-number&gt;&lt;foreign-keys&gt;&lt;key app="EN" db-id="00pe2awedpxt0nee9f75fxs90p2ssv0vw5x2"&gt;101&lt;/key&gt;&lt;/foreign-keys&gt;&lt;ref-type name="Journal Article"&gt;17&lt;/ref-type&gt;&lt;contributors&gt;&lt;authors&gt;&lt;author&gt;Easton, Neil&lt;/author&gt;&lt;author&gt;Marshall, Fiona&lt;/author&gt;&lt;author&gt;Fone, Kevin&lt;/author&gt;&lt;author&gt;Marsden, Charles&lt;/author&gt;&lt;/authors&gt;&lt;/contributors&gt;&lt;titles&gt;&lt;title&gt;Atomoxetine produces changes in cortico-basal thalamic loop circuits: assessed by phMRI BOLD contrast&lt;/title&gt;&lt;secondary-title&gt;Neuropharmacology&lt;/secondary-title&gt;&lt;/titles&gt;&lt;periodical&gt;&lt;full-title&gt;Neuropharmacology&lt;/full-title&gt;&lt;abbr-1&gt;Neuropharmacology&lt;/abbr-1&gt;&lt;abbr-2&gt;Neuropharmacology&lt;/abbr-2&gt;&lt;/periodical&gt;&lt;pages&gt;812-826&lt;/pages&gt;&lt;volume&gt;52&lt;/volume&gt;&lt;number&gt;3&lt;/number&gt;&lt;dates&gt;&lt;year&gt;2007&lt;/year&gt;&lt;/dates&gt;&lt;isbn&gt;0028-3908&lt;/isbn&gt;&lt;urls&gt;&lt;/urls&gt;&lt;electronic-resource-num&gt;https://doi.org/10.1016/j.neuropharm.2006.09.024&lt;/electronic-resource-num&gt;&lt;/record&gt;&lt;/Cite&gt;&lt;/EndNote&gt;</w:instrText>
      </w:r>
      <w:r w:rsidR="00016611" w:rsidRPr="00442765">
        <w:rPr>
          <w:rFonts w:ascii="Book Antiqua" w:hAnsi="Book Antiqua" w:cstheme="majorBidi"/>
          <w:vertAlign w:val="superscript"/>
        </w:rPr>
        <w:fldChar w:fldCharType="separate"/>
      </w:r>
      <w:r w:rsidRPr="00442765">
        <w:rPr>
          <w:rFonts w:ascii="Book Antiqua" w:hAnsi="Book Antiqua" w:cstheme="majorBidi"/>
          <w:noProof/>
          <w:vertAlign w:val="superscript"/>
        </w:rPr>
        <w:t>[</w:t>
      </w:r>
      <w:hyperlink w:anchor="_ENREF_75" w:tooltip="Easton, 2007 #101" w:history="1">
        <w:r w:rsidRPr="00442765">
          <w:rPr>
            <w:rFonts w:ascii="Book Antiqua" w:hAnsi="Book Antiqua" w:cstheme="majorBidi"/>
            <w:noProof/>
            <w:vertAlign w:val="superscript"/>
          </w:rPr>
          <w:t>75</w:t>
        </w:r>
      </w:hyperlink>
      <w:r w:rsidRPr="00442765">
        <w:rPr>
          <w:rFonts w:ascii="Book Antiqua" w:hAnsi="Book Antiqua" w:cstheme="majorBidi"/>
          <w:noProof/>
          <w:vertAlign w:val="superscript"/>
        </w:rPr>
        <w:t>]</w:t>
      </w:r>
      <w:r w:rsidR="00016611" w:rsidRPr="00442765">
        <w:rPr>
          <w:rFonts w:ascii="Book Antiqua" w:hAnsi="Book Antiqua" w:cstheme="majorBidi"/>
          <w:vertAlign w:val="superscript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ocort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485609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vo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e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appropr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5044EF55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DA6939E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Sertraline</w:t>
      </w:r>
    </w:p>
    <w:p w14:paraId="7F9E8045" w14:textId="0788FEE0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tral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nt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g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nigrostriatum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mo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bookmarkStart w:id="6" w:name="OLE_LINK1"/>
      <w:r w:rsidRPr="00A72ADD">
        <w:rPr>
          <w:rFonts w:ascii="Book Antiqua" w:hAnsi="Book Antiqua" w:cstheme="majorBidi"/>
        </w:rPr>
        <w:t>sertra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bookmarkEnd w:id="6"/>
      <w:r w:rsidR="00442765" w:rsidRPr="00442765">
        <w:rPr>
          <w:rFonts w:ascii="Book Antiqua" w:hAnsi="Book Antiqua" w:cstheme="majorBidi"/>
        </w:rPr>
        <w:t>selective serotonin reuptake inhibi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eneral</w:t>
      </w:r>
      <w:r w:rsidR="00016611" w:rsidRPr="00442765">
        <w:rPr>
          <w:rFonts w:ascii="Book Antiqua" w:hAnsi="Book Antiqua" w:cstheme="majorBidi"/>
          <w:vertAlign w:val="superscript"/>
        </w:rPr>
        <w:fldChar w:fldCharType="begin"/>
      </w:r>
      <w:r w:rsidRPr="00442765">
        <w:rPr>
          <w:rFonts w:ascii="Book Antiqua" w:hAnsi="Book Antiqua" w:cstheme="majorBidi"/>
          <w:vertAlign w:val="superscript"/>
        </w:rPr>
        <w:instrText xml:space="preserve"> ADDIN EN.CITE &lt;EndNote&gt;&lt;Cite&gt;&lt;Author&gt;Christensen&lt;/Author&gt;&lt;Year&gt;1996&lt;/Year&gt;&lt;RecNum&gt;4&lt;/RecNum&gt;&lt;DisplayText&gt;&lt;style face="superscript"&gt;[76, 77]&lt;/style&gt;&lt;/DisplayText&gt;&lt;record&gt;&lt;rec-number&gt;4&lt;/rec-number&gt;&lt;foreign-keys&gt;&lt;key app="EN" db-id="00pe2awedpxt0nee9f75fxs90p2ssv0vw5x2"&gt;4&lt;/key&gt;&lt;/foreign-keys&gt;&lt;ref-type name="Journal Article"&gt;17&lt;/ref-type&gt;&lt;contributors&gt;&lt;authors&gt;&lt;author&gt;Christensen, Richard C&lt;/author&gt;&lt;author&gt;Byerly, Matthew J&lt;/author&gt;&lt;author&gt;McElroy, Ross A&lt;/author&gt;&lt;/authors&gt;&lt;/contributors&gt;&lt;titles&gt;&lt;title&gt;A case of sertraline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92-93&lt;/pages&gt;&lt;volume&gt;16&lt;/volume&gt;&lt;number&gt;1&lt;/number&gt;&lt;dates&gt;&lt;year&gt;1996&lt;/year&gt;&lt;/dates&gt;&lt;isbn&gt;0271-0749&lt;/isbn&gt;&lt;urls&gt;&lt;/urls&gt;&lt;electronic-resource-num&gt;10.1097/00004714-199602000-00025&lt;/electronic-resource-num&gt;&lt;/record&gt;&lt;/Cite&gt;&lt;Cite&gt;&lt;Author&gt;Brewerton&lt;/Author&gt;&lt;Year&gt;1996 &lt;/Year&gt;&lt;RecNum&gt;10&lt;/RecNum&gt;&lt;record&gt;&lt;rec-number&gt;10&lt;/rec-number&gt;&lt;foreign-keys&gt;&lt;key app="EN" db-id="00pe2awedpxt0nee9f75fxs90p2ssv0vw5x2"&gt;10&lt;/key&gt;&lt;/foreign-keys&gt;&lt;ref-type name="Journal Article"&gt;17&lt;/ref-type&gt;&lt;contributors&gt;&lt;authors&gt;&lt;author&gt;Timothy D Brewerton &lt;/author&gt;&lt;author&gt;John S Markowitz &lt;/author&gt;&lt;author&gt;Sondra G Keller &lt;/author&gt;&lt;author&gt;Carolyn E Cochrane&lt;/author&gt;&lt;/authors&gt;&lt;/contributors&gt;&lt;titles&gt;&lt;title&gt;Stuttering with sertraline&lt;/title&gt;&lt;secondary-title&gt;J Clin Psychiatry&lt;/secondary-title&gt;&lt;/titles&gt;&lt;periodical&gt;&lt;full-title&gt;Journal of Clinical Psychiatry&lt;/full-title&gt;&lt;abbr-1&gt;J. Clin. Psychiatry&lt;/abbr-1&gt;&lt;abbr-2&gt;J Clin Psychiatry&lt;/abbr-2&gt;&lt;/periodical&gt;&lt;pages&gt;90-91&lt;/pages&gt;&lt;volume&gt;57&lt;/volume&gt;&lt;number&gt;2&lt;/number&gt;&lt;dates&gt;&lt;year&gt;1996 &lt;/year&gt;&lt;/dates&gt;&lt;urls&gt;&lt;/urls&gt;&lt;custom2&gt;8591976&lt;/custom2&gt;&lt;/record&gt;&lt;/Cite&gt;&lt;/EndNote&gt;</w:instrText>
      </w:r>
      <w:r w:rsidR="00016611" w:rsidRPr="00442765">
        <w:rPr>
          <w:rFonts w:ascii="Book Antiqua" w:hAnsi="Book Antiqua" w:cstheme="majorBidi"/>
          <w:vertAlign w:val="superscript"/>
        </w:rPr>
        <w:fldChar w:fldCharType="separate"/>
      </w:r>
      <w:r w:rsidRPr="00442765">
        <w:rPr>
          <w:rFonts w:ascii="Book Antiqua" w:hAnsi="Book Antiqua" w:cstheme="majorBidi"/>
          <w:noProof/>
          <w:vertAlign w:val="superscript"/>
        </w:rPr>
        <w:t>[</w:t>
      </w:r>
      <w:hyperlink w:anchor="_ENREF_76" w:tooltip="Christensen, 1996 #4" w:history="1">
        <w:r w:rsidRPr="00442765">
          <w:rPr>
            <w:rFonts w:ascii="Book Antiqua" w:hAnsi="Book Antiqua" w:cstheme="majorBidi"/>
            <w:noProof/>
            <w:vertAlign w:val="superscript"/>
          </w:rPr>
          <w:t>76</w:t>
        </w:r>
      </w:hyperlink>
      <w:r w:rsidR="00485609" w:rsidRPr="00442765">
        <w:rPr>
          <w:rFonts w:ascii="Book Antiqua" w:hAnsi="Book Antiqua" w:cstheme="majorBidi"/>
          <w:noProof/>
          <w:vertAlign w:val="superscript"/>
        </w:rPr>
        <w:t>,</w:t>
      </w:r>
      <w:hyperlink w:anchor="_ENREF_77" w:tooltip="Brewerton, 1996  #10" w:history="1">
        <w:r w:rsidRPr="00442765">
          <w:rPr>
            <w:rFonts w:ascii="Book Antiqua" w:hAnsi="Book Antiqua" w:cstheme="majorBidi"/>
            <w:noProof/>
            <w:vertAlign w:val="superscript"/>
          </w:rPr>
          <w:t>77</w:t>
        </w:r>
      </w:hyperlink>
      <w:r w:rsidRPr="00442765">
        <w:rPr>
          <w:rFonts w:ascii="Book Antiqua" w:hAnsi="Book Antiqua" w:cstheme="majorBidi"/>
          <w:noProof/>
          <w:vertAlign w:val="superscript"/>
        </w:rPr>
        <w:t>]</w:t>
      </w:r>
      <w:r w:rsidR="00016611" w:rsidRPr="00442765">
        <w:rPr>
          <w:rFonts w:ascii="Book Antiqua" w:hAnsi="Book Antiqua" w:cstheme="majorBidi"/>
          <w:vertAlign w:val="superscript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7EABC296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276E996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Bupropion</w:t>
      </w:r>
    </w:p>
    <w:p w14:paraId="1E54E782" w14:textId="62EEE93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Buprop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GZXR0ZXJvbGY8L0F1dGhvcj48WWVhcj4yMDEzPC9ZZWFy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GZXR0ZXJvbGY8L0F1dGhvcj48WWVhcj4yMDEzPC9ZZWFy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8" w:tooltip="Fetterolf, 2013 #16" w:history="1">
        <w:r w:rsidRPr="00087317">
          <w:rPr>
            <w:rFonts w:ascii="Book Antiqua" w:hAnsi="Book Antiqua" w:cstheme="majorBidi"/>
            <w:noProof/>
            <w:vertAlign w:val="superscript"/>
          </w:rPr>
          <w:t>78-8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3A42392C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DA5A09D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Pyrethrin</w:t>
      </w:r>
    </w:p>
    <w:p w14:paraId="199829C0" w14:textId="3F6B2CE2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p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yrethr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oxic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abol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yrethr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low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aine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piperonyl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oxid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pa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abol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xicity</w:t>
      </w:r>
      <w:r w:rsidR="00016611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mmond&lt;/Author&gt;&lt;Year&gt;2008&lt;/Year&gt;&lt;RecNum&gt;29&lt;/RecNum&gt;&lt;DisplayText&gt;&lt;style face="superscript"&gt;[81]&lt;/style&gt;&lt;/DisplayText&gt;&lt;record&gt;&lt;rec-number&gt;29&lt;/rec-number&gt;&lt;foreign-keys&gt;&lt;key app="EN" db-id="00pe2awedpxt0nee9f75fxs90p2ssv0vw5x2"&gt;29&lt;/key&gt;&lt;/foreign-keys&gt;&lt;ref-type name="Journal Article"&gt;17&lt;/ref-type&gt;&lt;contributors&gt;&lt;authors&gt;&lt;author&gt;Hammond, Kendra&lt;/author&gt;&lt;author&gt;Leikin, Jerrold B&lt;/author&gt;&lt;/authors&gt;&lt;/contributors&gt;&lt;titles&gt;&lt;title&gt;Topical pyrethrin toxicity leading to acute-onset stuttering in a toddler&lt;/title&gt;&lt;secondary-title&gt;American journal of therapeutics&lt;/secondary-title&gt;&lt;/titles&gt;&lt;periodical&gt;&lt;full-title&gt;American Journal of Therapeutics&lt;/full-title&gt;&lt;abbr-1&gt;Am. J. Ther.&lt;/abbr-1&gt;&lt;abbr-2&gt;Am J Ther&lt;/abbr-2&gt;&lt;/periodical&gt;&lt;pages&gt;323-324&lt;/pages&gt;&lt;volume&gt;15&lt;/volume&gt;&lt;number&gt;4&lt;/number&gt;&lt;dates&gt;&lt;year&gt;2008&lt;/year&gt;&lt;/dates&gt;&lt;isbn&gt;1075-2765&lt;/isbn&gt;&lt;urls&gt;&lt;/urls&gt;&lt;electronic-resource-num&gt;10.1097/MJT.0b013e318160c2d7&lt;/electronic-resource-num&gt;&lt;/record&gt;&lt;/Cite&gt;&lt;/EndNote&gt;</w:instrText>
      </w:r>
      <w:r w:rsidR="00016611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81" w:tooltip="Hammond, 2008 #29" w:history="1">
        <w:r w:rsidRPr="00087317">
          <w:rPr>
            <w:rFonts w:ascii="Book Antiqua" w:hAnsi="Book Antiqua" w:cstheme="majorBidi"/>
            <w:noProof/>
            <w:vertAlign w:val="superscript"/>
          </w:rPr>
          <w:t>8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7D865947" w14:textId="77777777" w:rsidR="00A77B3E" w:rsidRDefault="00A77B3E">
      <w:pPr>
        <w:spacing w:line="360" w:lineRule="auto"/>
        <w:jc w:val="both"/>
      </w:pPr>
    </w:p>
    <w:p w14:paraId="261BF148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9040DA2" w14:textId="2DB94DA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e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so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ti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frequ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.8%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draw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</w:p>
    <w:p w14:paraId="4B8BB55A" w14:textId="301957FE" w:rsidR="005C53CE" w:rsidRDefault="00FB7858" w:rsidP="002A6E72">
      <w:pPr>
        <w:spacing w:line="360" w:lineRule="auto"/>
        <w:ind w:firstLineChars="118" w:firstLine="283"/>
        <w:jc w:val="both"/>
      </w:pPr>
      <w:r>
        <w:rPr>
          <w:rFonts w:ascii="Book Antiqua" w:eastAsia="Book Antiqua" w:hAnsi="Book Antiqua" w:cs="Book Antiqua"/>
          <w:color w:val="000000"/>
        </w:rPr>
        <w:t>Althoug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m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i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n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draw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ur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ai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2B4769" w:rsidRPr="002B4769">
        <w:rPr>
          <w:rFonts w:ascii="Book Antiqua" w:eastAsia="Book Antiqua" w:hAnsi="Book Antiqua" w:cs="Book Antiqua"/>
          <w:color w:val="000000"/>
        </w:rPr>
        <w:t>NS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49B90BB2" w14:textId="5EBBF371" w:rsidR="00A77B3E" w:rsidRDefault="00FB7858" w:rsidP="002A6E72">
      <w:pPr>
        <w:spacing w:line="360" w:lineRule="auto"/>
        <w:ind w:firstLineChars="118" w:firstLine="283"/>
        <w:jc w:val="both"/>
      </w:pP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cortico-</w:t>
      </w:r>
      <w:r w:rsidR="00D34AFD" w:rsidRPr="00D34AFD">
        <w:rPr>
          <w:rFonts w:ascii="Book Antiqua" w:eastAsia="Book Antiqua" w:hAnsi="Book Antiqua" w:cs="Book Antiqua"/>
          <w:color w:val="000000"/>
        </w:rPr>
        <w:t>BG</w:t>
      </w:r>
      <w:r w:rsidR="005C53CE">
        <w:rPr>
          <w:rFonts w:ascii="Book Antiqua" w:eastAsia="Book Antiqua" w:hAnsi="Book Antiqua" w:cs="Book Antiqua"/>
          <w:color w:val="000000"/>
        </w:rPr>
        <w:t>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ell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consid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u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el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t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h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ia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un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l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alua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</w:p>
    <w:p w14:paraId="5B0288E0" w14:textId="77777777" w:rsidR="002E3EE3" w:rsidRDefault="002E3EE3">
      <w:pPr>
        <w:spacing w:line="360" w:lineRule="auto"/>
        <w:jc w:val="both"/>
        <w:sectPr w:rsidR="002E3EE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FF393E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REFERENCES</w:t>
      </w:r>
    </w:p>
    <w:p w14:paraId="3F43B83F" w14:textId="6EB76D0D" w:rsidR="00A77B3E" w:rsidRDefault="00FB7858">
      <w:pPr>
        <w:spacing w:line="360" w:lineRule="auto"/>
        <w:jc w:val="both"/>
      </w:pPr>
      <w:bookmarkStart w:id="7" w:name="OLE_LINK2989"/>
      <w:r w:rsidRPr="00674CFD">
        <w:rPr>
          <w:rFonts w:ascii="Book Antiqua" w:eastAsia="Book Antiqua" w:hAnsi="Book Antiqua" w:cs="Book Antiqua"/>
          <w:color w:val="000000"/>
        </w:rPr>
        <w:t>1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b/>
          <w:bCs/>
          <w:color w:val="000000"/>
        </w:rPr>
        <w:t>Black</w:t>
      </w:r>
      <w:r w:rsidR="00976B8B" w:rsidRPr="00674CF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b/>
          <w:bCs/>
          <w:color w:val="000000"/>
        </w:rPr>
        <w:t>DW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Grant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JE.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SM-5®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guidebook: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he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essenti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companion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o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he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iagnostic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and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statistic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manu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of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ment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isorders: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American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Psychiatric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Pub,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2014</w:t>
      </w:r>
    </w:p>
    <w:p w14:paraId="24000F9F" w14:textId="0AE5F2F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raig-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cQuaid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kram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rinz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polit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r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u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4527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nhum.2014.00884]</w:t>
      </w:r>
    </w:p>
    <w:p w14:paraId="31640C39" w14:textId="47E4182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eef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nwand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riederi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bi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n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2283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11910-015-0579-4]</w:t>
      </w:r>
    </w:p>
    <w:p w14:paraId="6635A8CB" w14:textId="69E7FB3E" w:rsidR="00A77B3E" w:rsidRDefault="00FB7858">
      <w:pPr>
        <w:spacing w:line="360" w:lineRule="auto"/>
        <w:jc w:val="both"/>
      </w:pPr>
      <w:r w:rsidRPr="00AD2148">
        <w:rPr>
          <w:rFonts w:ascii="Book Antiqua" w:eastAsia="Book Antiqua" w:hAnsi="Book Antiqua" w:cs="Book Antiqua"/>
          <w:color w:val="000000"/>
        </w:rPr>
        <w:t>4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Ashurst</w:t>
      </w:r>
      <w:r w:rsidR="00976B8B" w:rsidRPr="00AD214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JV</w:t>
      </w:r>
      <w:r w:rsidRPr="00AD2148">
        <w:rPr>
          <w:rFonts w:ascii="Book Antiqua" w:eastAsia="Book Antiqua" w:hAnsi="Book Antiqua" w:cs="Book Antiqua"/>
          <w:color w:val="000000"/>
        </w:rPr>
        <w:t>,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Wasson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MN.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Developmental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and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ersistent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developmental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stuttering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an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overview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for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rimary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care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hysicians.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Osteopath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Assoc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2011;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111</w:t>
      </w:r>
      <w:r w:rsidRPr="00AD2148">
        <w:rPr>
          <w:rFonts w:ascii="Book Antiqua" w:eastAsia="Book Antiqua" w:hAnsi="Book Antiqua" w:cs="Book Antiqua"/>
          <w:color w:val="000000"/>
        </w:rPr>
        <w:t>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576-580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[PMID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22065298</w:t>
      </w:r>
      <w:r w:rsidRPr="00842AC5">
        <w:rPr>
          <w:rFonts w:ascii="Book Antiqua" w:eastAsia="Book Antiqua" w:hAnsi="Book Antiqua" w:cs="Book Antiqua"/>
          <w:color w:val="000000"/>
        </w:rPr>
        <w:t>]</w:t>
      </w:r>
    </w:p>
    <w:p w14:paraId="33995587" w14:textId="24712EC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ovsess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ypothe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0-2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6075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mehy.2004.07.026]</w:t>
      </w:r>
    </w:p>
    <w:p w14:paraId="1C72F775" w14:textId="6040D5C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renqu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enqu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zzou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vigila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f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3-3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3379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14740338.2021.1867101]</w:t>
      </w:r>
    </w:p>
    <w:p w14:paraId="018C0E10" w14:textId="75EF6F9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rd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rbeshi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n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2-7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407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102000-00020]</w:t>
      </w:r>
    </w:p>
    <w:p w14:paraId="75042505" w14:textId="20B88A8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rteki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rtek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h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ayl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urkyilma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r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ipiprazol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Klinik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Psikofarmakoloji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Bülteni</w:t>
      </w:r>
      <w:proofErr w:type="spellEnd"/>
      <w:r w:rsidRPr="00842AC5">
        <w:rPr>
          <w:rFonts w:ascii="Book Antiqua" w:eastAsia="Book Antiqua" w:hAnsi="Book Antiqua" w:cs="Book Antiqua"/>
          <w:i/>
          <w:iCs/>
          <w:color w:val="000000"/>
        </w:rPr>
        <w:t>-Bulletin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32722C">
        <w:rPr>
          <w:rFonts w:ascii="Book Antiqua" w:eastAsia="Book Antiqua" w:hAnsi="Book Antiqua" w:cs="Book Antiqua"/>
          <w:b/>
          <w:bCs/>
          <w:color w:val="000000"/>
        </w:rPr>
        <w:t>2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22-4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2"/>
      <w:r>
        <w:rPr>
          <w:rFonts w:ascii="Book Antiqua" w:eastAsia="Book Antiqua" w:hAnsi="Book Antiqua" w:cs="Book Antiqua"/>
          <w:color w:val="000000"/>
        </w:rPr>
        <w:t>10.5455/bcp.20151204115654</w:t>
      </w:r>
      <w:bookmarkEnd w:id="8"/>
      <w:r>
        <w:rPr>
          <w:rFonts w:ascii="Book Antiqua" w:eastAsia="Book Antiqua" w:hAnsi="Book Antiqua" w:cs="Book Antiqua"/>
          <w:color w:val="000000"/>
        </w:rPr>
        <w:t>]</w:t>
      </w:r>
    </w:p>
    <w:p w14:paraId="3B0D2D46" w14:textId="7C815AA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yal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y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86A65"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86A65"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86A65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-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92/pb.31.1.16]</w:t>
      </w:r>
    </w:p>
    <w:p w14:paraId="038EB093" w14:textId="093CB39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urnber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wa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usu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othiazin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6-3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1034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38.3.386]</w:t>
      </w:r>
    </w:p>
    <w:p w14:paraId="14189839" w14:textId="03B675F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egum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c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u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Z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7010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j.1440-1614.</w:t>
      </w:r>
      <w:proofErr w:type="gramStart"/>
      <w:r>
        <w:rPr>
          <w:rFonts w:ascii="Book Antiqua" w:eastAsia="Book Antiqua" w:hAnsi="Book Antiqua" w:cs="Book Antiqua"/>
          <w:color w:val="000000"/>
        </w:rPr>
        <w:t>2005.01549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0E948B9E" w14:textId="1801632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Prass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kan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hysici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71-127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540491]</w:t>
      </w:r>
    </w:p>
    <w:p w14:paraId="73BCD5C2" w14:textId="603FD5B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an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ka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el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arctio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1-1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6093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fludis.2010.03.001]</w:t>
      </w:r>
    </w:p>
    <w:p w14:paraId="2E615782" w14:textId="375F1FC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hey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ieringe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uyl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-year-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Start w:id="9" w:name="OLE_LINK3"/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Neurolinguist</w:t>
      </w:r>
      <w:proofErr w:type="spellEnd"/>
      <w:r w:rsidR="00E8644D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End w:id="9"/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1523A">
        <w:rPr>
          <w:rFonts w:ascii="Book Antiqua" w:eastAsia="Book Antiqua" w:hAnsi="Book Antiqua" w:cs="Book Antiqua"/>
          <w:b/>
          <w:bCs/>
          <w:color w:val="000000"/>
        </w:rPr>
        <w:t>2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27-4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neuroling.2009.02.001]</w:t>
      </w:r>
    </w:p>
    <w:p w14:paraId="6766DC95" w14:textId="787834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ä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äg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u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-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psychiatr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1-1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1799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55/s-2004-818992]</w:t>
      </w:r>
    </w:p>
    <w:p w14:paraId="70292F78" w14:textId="74F1CA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wa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perido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5-1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1999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200102000-00024]</w:t>
      </w:r>
    </w:p>
    <w:p w14:paraId="770F0BA5" w14:textId="2FAFFBB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laghband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-Ra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hrani-</w:t>
      </w:r>
      <w:proofErr w:type="spellStart"/>
      <w:r>
        <w:rPr>
          <w:rFonts w:ascii="Book Antiqua" w:eastAsia="Book Antiqua" w:hAnsi="Book Antiqua" w:cs="Book Antiqua"/>
          <w:color w:val="000000"/>
        </w:rPr>
        <w:t>Doos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ael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ant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le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is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r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198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2008-2231-21-54]</w:t>
      </w:r>
    </w:p>
    <w:p w14:paraId="173EBF4A" w14:textId="33432FBF" w:rsidR="00A77B3E" w:rsidRDefault="00FB7858">
      <w:pPr>
        <w:spacing w:line="360" w:lineRule="auto"/>
        <w:jc w:val="both"/>
      </w:pPr>
      <w:r w:rsidRPr="00C03DB3">
        <w:rPr>
          <w:rFonts w:ascii="Book Antiqua" w:eastAsia="Book Antiqua" w:hAnsi="Book Antiqua" w:cs="Book Antiqua"/>
          <w:color w:val="000000"/>
        </w:rPr>
        <w:t>18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Yadav</w:t>
      </w:r>
      <w:r w:rsidR="00976B8B" w:rsidRPr="00C03DB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C03DB3">
        <w:rPr>
          <w:rFonts w:ascii="Book Antiqua" w:eastAsia="Book Antiqua" w:hAnsi="Book Antiqua" w:cs="Book Antiqua"/>
          <w:color w:val="000000"/>
        </w:rPr>
        <w:t>.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Risperidone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induced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stuttering.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 w:rsidRPr="00C03DB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 w:rsidRPr="00C03DB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2010;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C03DB3">
        <w:rPr>
          <w:rFonts w:ascii="Book Antiqua" w:eastAsia="Book Antiqua" w:hAnsi="Book Antiqua" w:cs="Book Antiqua"/>
          <w:color w:val="000000"/>
        </w:rPr>
        <w:t>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559.e9-559.10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[PMID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20851282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DOI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10.1016/j.genhosppsych.2010.01.004]</w:t>
      </w:r>
    </w:p>
    <w:p w14:paraId="5D3D4795" w14:textId="1C5132A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njunath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irthal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5-3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0937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IJPSYM.IJPSYM_523_17]</w:t>
      </w:r>
    </w:p>
    <w:p w14:paraId="12F006D5" w14:textId="41D3CF0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urphy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lag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rm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w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lah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elan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d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2-2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010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2045125315590060]</w:t>
      </w:r>
    </w:p>
    <w:p w14:paraId="1D42DBD8" w14:textId="531D0361" w:rsidR="00A77B3E" w:rsidRDefault="00FB7858">
      <w:pPr>
        <w:spacing w:line="360" w:lineRule="auto"/>
        <w:jc w:val="both"/>
      </w:pPr>
      <w:r w:rsidRPr="00BC54FD">
        <w:rPr>
          <w:rFonts w:ascii="Book Antiqua" w:eastAsia="Book Antiqua" w:hAnsi="Book Antiqua" w:cs="Book Antiqua"/>
          <w:color w:val="000000"/>
        </w:rPr>
        <w:t>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Shust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BC54FD"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Methotrex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Neurotoxic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Cau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Problem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ever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Irreversi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enso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Neuropath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u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Long-Te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Linezolid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ypoma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opiram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Bortezomib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epatiti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teroi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ementia–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verlook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BC54FD">
        <w:rPr>
          <w:rFonts w:ascii="Book Antiqua" w:eastAsia="Book Antiqua" w:hAnsi="Book Antiqua" w:cs="Book Antiqua"/>
          <w:color w:val="000000"/>
        </w:rPr>
        <w:t>Diagnosis?;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lastRenderedPageBreak/>
        <w:t>Promethaz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Warning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iscrepanc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im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ospi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Admission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Medicat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Intracran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ypertens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i/>
          <w:iCs/>
          <w:color w:val="000000"/>
        </w:rPr>
        <w:t>Pha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BC54FD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383-3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10.1177/001857870504000503]</w:t>
      </w:r>
    </w:p>
    <w:p w14:paraId="28F8A55E" w14:textId="3B0970C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oui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nfie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h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dop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2-56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3917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mds.1081]</w:t>
      </w:r>
    </w:p>
    <w:p w14:paraId="65ECCDF4" w14:textId="1F4EC2C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t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İ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nritan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kpin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mirdaş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perido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dox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oro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ikiy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3-40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36066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152/npa.2014.6946]</w:t>
      </w:r>
    </w:p>
    <w:p w14:paraId="48A5FC6E" w14:textId="5F40929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anidioti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A593A"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-1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92/pb.31.5.191b]</w:t>
      </w:r>
    </w:p>
    <w:p w14:paraId="22D1EC4B" w14:textId="68F4944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ers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gh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th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ilm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dop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urg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76-7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3297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36/jnnp.66.6.776]</w:t>
      </w:r>
    </w:p>
    <w:p w14:paraId="6A62B509" w14:textId="1F49695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rghau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ilk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lldik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hnhard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aro-Web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is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ib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iorat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a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ransm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Vienna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25-63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0751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702-005-0341-1]</w:t>
      </w:r>
    </w:p>
    <w:p w14:paraId="67C81886" w14:textId="4259CC1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an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n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8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0474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psyg.2019.03088]</w:t>
      </w:r>
    </w:p>
    <w:p w14:paraId="0261A8FF" w14:textId="2763F95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lm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5-3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1591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comdis.2004.03.001]</w:t>
      </w:r>
    </w:p>
    <w:p w14:paraId="779CE9B8" w14:textId="7D41C72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nciego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uqu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bes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anatom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l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ring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rb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rspect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0096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0713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01/</w:t>
      </w:r>
      <w:proofErr w:type="gramStart"/>
      <w:r>
        <w:rPr>
          <w:rFonts w:ascii="Book Antiqua" w:eastAsia="Book Antiqua" w:hAnsi="Book Antiqua" w:cs="Book Antiqua"/>
          <w:color w:val="000000"/>
        </w:rPr>
        <w:t>cshperspect.a</w:t>
      </w:r>
      <w:proofErr w:type="gramEnd"/>
      <w:r>
        <w:rPr>
          <w:rFonts w:ascii="Book Antiqua" w:eastAsia="Book Antiqua" w:hAnsi="Book Antiqua" w:cs="Book Antiqua"/>
          <w:color w:val="000000"/>
        </w:rPr>
        <w:t>009621]</w:t>
      </w:r>
    </w:p>
    <w:p w14:paraId="59BF22B1" w14:textId="3B13B5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3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eism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un-Benjam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ill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-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5922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nsys.2014.00016]</w:t>
      </w:r>
    </w:p>
    <w:p w14:paraId="14A2D1F8" w14:textId="75815D9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ink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W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unt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vemen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65-13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5688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1/archneur.60.10.1365]</w:t>
      </w:r>
    </w:p>
    <w:p w14:paraId="455DDFA0" w14:textId="68F8416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nally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tki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guag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-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199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bandl.2013.05.013]</w:t>
      </w:r>
    </w:p>
    <w:p w14:paraId="3D58D05F" w14:textId="51AAEF7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lki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a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tic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syste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-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22662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303-2647(00)00135-0]</w:t>
      </w:r>
    </w:p>
    <w:p w14:paraId="133E9EC9" w14:textId="359EDB6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lv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wajim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yna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iz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sci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4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51-3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598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neuroscience.2006.09.019]</w:t>
      </w:r>
    </w:p>
    <w:p w14:paraId="645E496D" w14:textId="11DA870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labres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cco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zz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iglie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lipp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ppraisa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22-103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654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n.3743]</w:t>
      </w:r>
    </w:p>
    <w:p w14:paraId="1033D496" w14:textId="1B82031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tta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in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colett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trop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7-7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2763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rn1763]</w:t>
      </w:r>
    </w:p>
    <w:p w14:paraId="2F6F26E1" w14:textId="047640D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ut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r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tut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62-17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75304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glia.22674]</w:t>
      </w:r>
    </w:p>
    <w:p w14:paraId="56335BE8" w14:textId="682597E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onfeld-Duenia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zrati-Vinacou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vi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-</w:t>
      </w:r>
      <w:proofErr w:type="spellStart"/>
      <w:r>
        <w:rPr>
          <w:rFonts w:ascii="Book Antiqua" w:eastAsia="Book Antiqua" w:hAnsi="Book Antiqua" w:cs="Book Antiqua"/>
          <w:color w:val="000000"/>
        </w:rPr>
        <w:t>Shach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l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uc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unc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65-3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3449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429-014-0912-8]</w:t>
      </w:r>
    </w:p>
    <w:p w14:paraId="0B59A8C7" w14:textId="0DBCBF0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tkin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it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-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9283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3/brain/awm</w:t>
      </w:r>
      <w:r w:rsidR="006A593A" w:rsidRPr="006A593A">
        <w:rPr>
          <w:rFonts w:ascii="Book Antiqua" w:eastAsia="Book Antiqua" w:hAnsi="Book Antiqua" w:cs="Book Antiqua"/>
          <w:color w:val="000000"/>
          <w:szCs w:val="30"/>
        </w:rPr>
        <w:t>2</w:t>
      </w:r>
      <w:r>
        <w:rPr>
          <w:rFonts w:ascii="Book Antiqua" w:eastAsia="Book Antiqua" w:hAnsi="Book Antiqua" w:cs="Book Antiqua"/>
          <w:color w:val="000000"/>
        </w:rPr>
        <w:t>41]</w:t>
      </w:r>
    </w:p>
    <w:p w14:paraId="09AC9770" w14:textId="7D3C66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Haroutun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se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usso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tshul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rtzoki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elinatio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dendrocyt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o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56-18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562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glia.22716]</w:t>
      </w:r>
    </w:p>
    <w:p w14:paraId="3D3A5F8E" w14:textId="140B57C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guir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E8644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0E1419" w:rsidRPr="000E1419">
        <w:rPr>
          <w:rFonts w:ascii="Book Antiqua" w:eastAsia="Book Antiqua" w:hAnsi="Book Antiqua" w:cs="Book Antiqua"/>
          <w:i/>
          <w:iCs/>
          <w:color w:val="000000"/>
        </w:rPr>
        <w:t>J Exp Clin 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b/>
          <w:bCs/>
          <w:color w:val="000000"/>
        </w:rPr>
        <w:t>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2-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ecm.2012.02.001]</w:t>
      </w:r>
    </w:p>
    <w:p w14:paraId="0370A973" w14:textId="592130B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gui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l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ato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ll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jaf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repo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67-77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067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1756-199702100-00037]</w:t>
      </w:r>
    </w:p>
    <w:p w14:paraId="1421529C" w14:textId="38936C8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ivi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lloc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n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uta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alamo</w:t>
      </w:r>
      <w:proofErr w:type="spellEnd"/>
      <w:r>
        <w:rPr>
          <w:rFonts w:ascii="Book Antiqua" w:eastAsia="Book Antiqua" w:hAnsi="Book Antiqua" w:cs="Book Antiqua"/>
          <w:color w:val="000000"/>
        </w:rPr>
        <w:t>-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lla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-2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722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bandl.2013.05.016]</w:t>
      </w:r>
    </w:p>
    <w:p w14:paraId="5D6AD621" w14:textId="10D0D4B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ymast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n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ls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mrick-Lueck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relkel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iligenste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hl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epinephr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/hyper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psych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99-7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4318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893-133</w:t>
      </w:r>
      <w:proofErr w:type="gramStart"/>
      <w:r>
        <w:rPr>
          <w:rFonts w:ascii="Book Antiqua" w:eastAsia="Book Antiqua" w:hAnsi="Book Antiqua" w:cs="Book Antiqua"/>
          <w:color w:val="000000"/>
        </w:rPr>
        <w:t>X(</w:t>
      </w:r>
      <w:proofErr w:type="gramEnd"/>
      <w:r>
        <w:rPr>
          <w:rFonts w:ascii="Book Antiqua" w:eastAsia="Book Antiqua" w:hAnsi="Book Antiqua" w:cs="Book Antiqua"/>
          <w:color w:val="000000"/>
        </w:rPr>
        <w:t>02)00346-9]</w:t>
      </w:r>
    </w:p>
    <w:p w14:paraId="66A59750" w14:textId="254DF8A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eckenstei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l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dd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bb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s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hetamin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nu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81-6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20980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46/annurev.pharmtox.47.120505.105140]</w:t>
      </w:r>
    </w:p>
    <w:p w14:paraId="79AAC468" w14:textId="7AE08DC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rcía-Ramo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n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o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illarej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lend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tessam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ytoi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ofac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kines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log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-19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5955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nrl.2012.02.005]</w:t>
      </w:r>
    </w:p>
    <w:p w14:paraId="273DBCA6" w14:textId="07168B3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4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Zaatreh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nnis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'Cru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convulsants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re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dyn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eiz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96-59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7921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53/seiz.2001.0555]</w:t>
      </w:r>
    </w:p>
    <w:p w14:paraId="067AF151" w14:textId="4DF49EF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f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ietrich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-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MC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4773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1471-2377-11-44]</w:t>
      </w:r>
    </w:p>
    <w:p w14:paraId="35886F11" w14:textId="55A1401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ahe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kov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-emerg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h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4-1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2155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1531-8257(200101)16:1&lt;</w:t>
      </w:r>
      <w:proofErr w:type="gramStart"/>
      <w:r>
        <w:rPr>
          <w:rFonts w:ascii="Book Antiqua" w:eastAsia="Book Antiqua" w:hAnsi="Book Antiqua" w:cs="Book Antiqua"/>
          <w:color w:val="000000"/>
        </w:rPr>
        <w:t>114::</w:t>
      </w:r>
      <w:proofErr w:type="gramEnd"/>
      <w:r>
        <w:rPr>
          <w:rFonts w:ascii="Book Antiqua" w:eastAsia="Book Antiqua" w:hAnsi="Book Antiqua" w:cs="Book Antiqua"/>
          <w:color w:val="000000"/>
        </w:rPr>
        <w:t>aid-mds1004&gt;3.0.co;2-2]</w:t>
      </w:r>
    </w:p>
    <w:p w14:paraId="4E19B352" w14:textId="74FB5DD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ish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-amphet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quiliz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fluoperaz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limin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ntrol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lif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6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7-3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836893]</w:t>
      </w:r>
    </w:p>
    <w:p w14:paraId="4B0129F4" w14:textId="070AEA83" w:rsidR="00A77B3E" w:rsidRDefault="00FB7858">
      <w:pPr>
        <w:spacing w:line="360" w:lineRule="auto"/>
        <w:jc w:val="both"/>
      </w:pPr>
      <w:r w:rsidRPr="006C1FBA">
        <w:rPr>
          <w:rFonts w:ascii="Book Antiqua" w:eastAsia="Book Antiqua" w:hAnsi="Book Antiqua" w:cs="Book Antiqua"/>
          <w:color w:val="000000"/>
        </w:rPr>
        <w:t>51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C1FBA">
        <w:rPr>
          <w:rFonts w:ascii="Book Antiqua" w:eastAsia="Book Antiqua" w:hAnsi="Book Antiqua" w:cs="Book Antiqua"/>
          <w:b/>
          <w:bCs/>
          <w:color w:val="000000"/>
        </w:rPr>
        <w:t>L</w:t>
      </w:r>
      <w:r w:rsidR="006A593A" w:rsidRPr="006C1FBA">
        <w:rPr>
          <w:rFonts w:ascii="Book Antiqua" w:eastAsia="Book Antiqua" w:hAnsi="Book Antiqua" w:cs="Book Antiqua"/>
          <w:b/>
          <w:bCs/>
          <w:color w:val="000000"/>
        </w:rPr>
        <w:t>angova</w:t>
      </w:r>
      <w:proofErr w:type="spellEnd"/>
      <w:r w:rsidR="00976B8B" w:rsidRPr="006C1FBA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1FBA">
        <w:rPr>
          <w:rFonts w:ascii="Book Antiqua" w:eastAsia="Book Antiqua" w:hAnsi="Book Antiqua" w:cs="Book Antiqua"/>
          <w:color w:val="000000"/>
        </w:rPr>
        <w:t>,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C1FBA">
        <w:rPr>
          <w:rFonts w:ascii="Book Antiqua" w:eastAsia="Book Antiqua" w:hAnsi="Book Antiqua" w:cs="Book Antiqua"/>
          <w:color w:val="000000"/>
        </w:rPr>
        <w:t>M</w:t>
      </w:r>
      <w:r w:rsidR="00A51A35" w:rsidRPr="006C1FBA">
        <w:rPr>
          <w:rFonts w:ascii="Book Antiqua" w:eastAsia="Book Antiqua" w:hAnsi="Book Antiqua" w:cs="Book Antiqua"/>
          <w:color w:val="000000"/>
        </w:rPr>
        <w:t>oravek</w:t>
      </w:r>
      <w:proofErr w:type="spellEnd"/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M.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="006C1FBA" w:rsidRPr="006C1FBA">
        <w:rPr>
          <w:rFonts w:ascii="Book Antiqua" w:eastAsia="Book Antiqua" w:hAnsi="Book Antiqua" w:cs="Book Antiqua"/>
          <w:color w:val="000000"/>
        </w:rPr>
        <w:t>Some Results of Experimental Examinations among Stutterers and Clutterers</w:t>
      </w:r>
      <w:r w:rsidRPr="006C1FBA">
        <w:rPr>
          <w:rFonts w:ascii="Book Antiqua" w:eastAsia="Book Antiqua" w:hAnsi="Book Antiqua" w:cs="Book Antiqua"/>
          <w:color w:val="000000"/>
        </w:rPr>
        <w:t>.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i/>
          <w:iCs/>
          <w:color w:val="000000"/>
        </w:rPr>
        <w:t>Folia</w:t>
      </w:r>
      <w:r w:rsidR="00976B8B" w:rsidRPr="006C1FBA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6C1FBA">
        <w:rPr>
          <w:rFonts w:ascii="Book Antiqua" w:eastAsia="Book Antiqua" w:hAnsi="Book Antiqua" w:cs="Book Antiqua"/>
          <w:i/>
          <w:iCs/>
          <w:color w:val="000000"/>
        </w:rPr>
        <w:t>Phoniatr</w:t>
      </w:r>
      <w:proofErr w:type="spellEnd"/>
      <w:r w:rsidR="00976B8B" w:rsidRPr="006C1FBA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1964;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1FBA">
        <w:rPr>
          <w:rFonts w:ascii="Book Antiqua" w:eastAsia="Book Antiqua" w:hAnsi="Book Antiqua" w:cs="Book Antiqua"/>
          <w:color w:val="000000"/>
        </w:rPr>
        <w:t>: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290-296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[PMID: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14188546]</w:t>
      </w:r>
    </w:p>
    <w:p w14:paraId="06B35554" w14:textId="35DA238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rez-Costa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endez-Ferr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er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C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ne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mal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chem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7-3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91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471-4159.</w:t>
      </w:r>
      <w:proofErr w:type="gramStart"/>
      <w:r>
        <w:rPr>
          <w:rFonts w:ascii="Book Antiqua" w:eastAsia="Book Antiqua" w:hAnsi="Book Antiqua" w:cs="Book Antiqua"/>
          <w:color w:val="000000"/>
        </w:rPr>
        <w:t>2010.06604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28DD2945" w14:textId="19B7F3C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ampino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akhovska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ares-Silv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rrett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enezia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ulie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ne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6871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psyt.2018.00702]</w:t>
      </w:r>
    </w:p>
    <w:p w14:paraId="478506EB" w14:textId="0A31D98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ssal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-Ha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as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bo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</w:t>
      </w:r>
      <w:r w:rsidR="0032722C">
        <w:rPr>
          <w:rFonts w:ascii="Book Antiqua" w:eastAsia="Book Antiqua" w:hAnsi="Book Antiqua" w:cs="Book Antiqua"/>
          <w:i/>
          <w:iCs/>
          <w:color w:val="000000"/>
        </w:rPr>
        <w:t>er</w:t>
      </w:r>
      <w:r>
        <w:rPr>
          <w:rFonts w:ascii="Book Antiqua" w:eastAsia="Book Antiqua" w:hAnsi="Book Antiqua" w:cs="Book Antiqua"/>
          <w:i/>
          <w:iCs/>
          <w:color w:val="000000"/>
        </w:rPr>
        <w:t>s</w:t>
      </w:r>
      <w:r w:rsidR="0032722C">
        <w:rPr>
          <w:rFonts w:ascii="Book Antiqua" w:eastAsia="Book Antiqua" w:hAnsi="Book Antiqua" w:cs="Book Antiqua"/>
          <w:i/>
          <w:iCs/>
          <w:color w:val="000000"/>
        </w:rPr>
        <w:t>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e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061222">
        <w:rPr>
          <w:rFonts w:ascii="Book Antiqua" w:eastAsia="Book Antiqua" w:hAnsi="Book Antiqua" w:cs="Book Antiqua"/>
          <w:color w:val="000000"/>
        </w:rPr>
        <w:t xml:space="preserve">2009; </w:t>
      </w:r>
      <w:r w:rsidRPr="00061222">
        <w:rPr>
          <w:rFonts w:ascii="Book Antiqua" w:eastAsia="Book Antiqua" w:hAnsi="Book Antiqua" w:cs="Book Antiqua"/>
          <w:b/>
          <w:bCs/>
          <w:color w:val="000000"/>
        </w:rPr>
        <w:t>200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0000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601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14651858.CD000059.pub2]</w:t>
      </w:r>
    </w:p>
    <w:p w14:paraId="556750D1" w14:textId="3937E46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rdn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ldessari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raich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r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MA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3-17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9679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503/cmaj.1041064]</w:t>
      </w:r>
    </w:p>
    <w:p w14:paraId="77944DE5" w14:textId="1454B34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i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os-Migu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ocyshy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persensitivit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si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4-1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2649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74/1570159x14666160606093602]</w:t>
      </w:r>
    </w:p>
    <w:p w14:paraId="0F7D4095" w14:textId="160DE29A" w:rsidR="00A77B3E" w:rsidRDefault="00FB7858">
      <w:pPr>
        <w:spacing w:line="360" w:lineRule="auto"/>
        <w:jc w:val="both"/>
      </w:pPr>
      <w:r w:rsidRPr="00B612A8">
        <w:rPr>
          <w:rFonts w:ascii="Book Antiqua" w:eastAsia="Book Antiqua" w:hAnsi="Book Antiqua" w:cs="Book Antiqua"/>
          <w:color w:val="000000"/>
        </w:rPr>
        <w:lastRenderedPageBreak/>
        <w:t>57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7C1B" w:rsidRPr="00B612A8">
        <w:rPr>
          <w:rFonts w:ascii="Book Antiqua" w:eastAsia="Book Antiqua" w:hAnsi="Book Antiqua" w:cs="Book Antiqua"/>
          <w:b/>
          <w:bCs/>
          <w:color w:val="000000"/>
        </w:rPr>
        <w:t>Alldredge</w:t>
      </w:r>
      <w:proofErr w:type="spellEnd"/>
      <w:r w:rsidR="004F7C1B" w:rsidRPr="00B612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b/>
          <w:bCs/>
          <w:color w:val="000000"/>
        </w:rPr>
        <w:t>BK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Corelli </w:t>
      </w:r>
      <w:r w:rsidRPr="00B612A8">
        <w:rPr>
          <w:rFonts w:ascii="Book Antiqua" w:eastAsia="Book Antiqua" w:hAnsi="Book Antiqua" w:cs="Book Antiqua"/>
          <w:color w:val="000000"/>
        </w:rPr>
        <w:t>RL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Ernst </w:t>
      </w:r>
      <w:r w:rsidRPr="00B612A8">
        <w:rPr>
          <w:rFonts w:ascii="Book Antiqua" w:eastAsia="Book Antiqua" w:hAnsi="Book Antiqua" w:cs="Book Antiqua"/>
          <w:color w:val="000000"/>
        </w:rPr>
        <w:t>ME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Guglielmo </w:t>
      </w:r>
      <w:r w:rsidRPr="00B612A8">
        <w:rPr>
          <w:rFonts w:ascii="Book Antiqua" w:eastAsia="Book Antiqua" w:hAnsi="Book Antiqua" w:cs="Book Antiqua"/>
          <w:color w:val="000000"/>
        </w:rPr>
        <w:t>BJ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Jacobson </w:t>
      </w:r>
      <w:r w:rsidRPr="00B612A8">
        <w:rPr>
          <w:rFonts w:ascii="Book Antiqua" w:eastAsia="Book Antiqua" w:hAnsi="Book Antiqua" w:cs="Book Antiqua"/>
          <w:color w:val="000000"/>
        </w:rPr>
        <w:t>P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7C1B" w:rsidRPr="00B612A8">
        <w:rPr>
          <w:rFonts w:ascii="Book Antiqua" w:eastAsia="Book Antiqua" w:hAnsi="Book Antiqua" w:cs="Book Antiqua"/>
          <w:color w:val="000000"/>
        </w:rPr>
        <w:t>Kradjan</w:t>
      </w:r>
      <w:proofErr w:type="spellEnd"/>
      <w:r w:rsidR="004F7C1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W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Williams </w:t>
      </w:r>
      <w:r w:rsidRPr="00B612A8">
        <w:rPr>
          <w:rFonts w:ascii="Book Antiqua" w:eastAsia="Book Antiqua" w:hAnsi="Book Antiqua" w:cs="Book Antiqua"/>
          <w:color w:val="000000"/>
        </w:rPr>
        <w:t>BR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612A8">
        <w:rPr>
          <w:rFonts w:ascii="Book Antiqua" w:eastAsia="Book Antiqua" w:hAnsi="Book Antiqua" w:cs="Book Antiqua"/>
          <w:color w:val="000000"/>
        </w:rPr>
        <w:t>Koda-kimble</w:t>
      </w:r>
      <w:proofErr w:type="spellEnd"/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and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Young's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applied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therapeutics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the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clinical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use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of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drugs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10</w:t>
      </w:r>
      <w:r w:rsidRPr="00073D96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ed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Philadelphi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USA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Wolters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Kluwer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Health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612A8">
        <w:rPr>
          <w:rFonts w:ascii="Book Antiqua" w:eastAsia="Book Antiqua" w:hAnsi="Book Antiqua" w:cs="Book Antiqua"/>
          <w:color w:val="000000"/>
        </w:rPr>
        <w:t>Adis</w:t>
      </w:r>
      <w:proofErr w:type="spellEnd"/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(ESP)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2013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1931-1932</w:t>
      </w:r>
    </w:p>
    <w:p w14:paraId="5323474E" w14:textId="181501A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allah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y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I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29049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7/S079096670001048X]</w:t>
      </w:r>
    </w:p>
    <w:p w14:paraId="0B735780" w14:textId="2D6E72E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uppr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ck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le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63-16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5181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6.10.1663]</w:t>
      </w:r>
    </w:p>
    <w:p w14:paraId="62F08D02" w14:textId="7B46A68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hochol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ar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ʼRourk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mott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ok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ss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5-2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9255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1032]</w:t>
      </w:r>
    </w:p>
    <w:p w14:paraId="415E78D1" w14:textId="0FD720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rov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m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ebhina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3.e1-703.e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5162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genhosppsych.2012.02.010]</w:t>
      </w:r>
    </w:p>
    <w:p w14:paraId="604DC3C3" w14:textId="2B3F969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achamallu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q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iget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croseizu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ofac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kinesi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olesc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ur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1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590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8358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55/2017/7359095]</w:t>
      </w:r>
    </w:p>
    <w:p w14:paraId="225C07E1" w14:textId="253E010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oma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laux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aiv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udeman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to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103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1.7.1096a]</w:t>
      </w:r>
    </w:p>
    <w:p w14:paraId="3FA6F5C4" w14:textId="59C06E8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ugga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agadhees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izami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8232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ppi.ajp.159.2.315]</w:t>
      </w:r>
    </w:p>
    <w:p w14:paraId="032F2E6F" w14:textId="743DB29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ic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liç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ramustafalioglu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624-e6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2198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000000000001016]</w:t>
      </w:r>
    </w:p>
    <w:p w14:paraId="4414FDB7" w14:textId="425D424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Horg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rg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ez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tro-</w:t>
      </w:r>
      <w:proofErr w:type="spellStart"/>
      <w:r>
        <w:rPr>
          <w:rFonts w:ascii="Book Antiqua" w:eastAsia="Book Antiqua" w:hAnsi="Book Antiqua" w:cs="Book Antiqua"/>
          <w:color w:val="000000"/>
        </w:rPr>
        <w:t>Forniele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ázar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e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iz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ic-</w:t>
      </w:r>
      <w:proofErr w:type="spellStart"/>
      <w:r>
        <w:rPr>
          <w:rFonts w:ascii="Book Antiqua" w:eastAsia="Book Antiqua" w:hAnsi="Book Antiqua" w:cs="Book Antiqua"/>
          <w:color w:val="000000"/>
        </w:rPr>
        <w:t>clon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dolesc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dolesc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3-2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5789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9/cap.2009.0010]</w:t>
      </w:r>
    </w:p>
    <w:p w14:paraId="74562175" w14:textId="47C5124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rm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ishar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sag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yl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E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-lev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d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7-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839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2045125311405566]</w:t>
      </w:r>
    </w:p>
    <w:p w14:paraId="274E7D64" w14:textId="5D7C76E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W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termansk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ant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-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3682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oph.2005.09.007]</w:t>
      </w:r>
    </w:p>
    <w:p w14:paraId="092D30C9" w14:textId="08BD161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apidu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eiman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rrough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rg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s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1-111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768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47/NDT.S36689]</w:t>
      </w:r>
    </w:p>
    <w:p w14:paraId="25B53F20" w14:textId="749327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ll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J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pent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8-1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37614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oph.2005.11.003]</w:t>
      </w:r>
    </w:p>
    <w:p w14:paraId="354379A1" w14:textId="10B4C71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ohannesse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U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mmentatory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chem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3-1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8121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197-0186(00)00013-9]</w:t>
      </w:r>
    </w:p>
    <w:p w14:paraId="789DE881" w14:textId="34DE08E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ösch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ov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0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-2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89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0006-8993(89)91044-5]</w:t>
      </w:r>
    </w:p>
    <w:p w14:paraId="5CEDA6F4" w14:textId="00F365C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ölln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l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ösc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rn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convuls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d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at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armacoresistance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423-164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07269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523/JNEUROSCI.2506-11.2011]</w:t>
      </w:r>
    </w:p>
    <w:p w14:paraId="242AD5DB" w14:textId="451D34C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as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o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d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fac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iatum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M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pharmacolog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erl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69-3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1670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213-006-0558-1]</w:t>
      </w:r>
    </w:p>
    <w:p w14:paraId="1A5AE5AA" w14:textId="3A8CB1B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as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o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d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M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2-82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1406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neuropharm.2006.09.024]</w:t>
      </w:r>
    </w:p>
    <w:p w14:paraId="2C295997" w14:textId="4E89686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7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ristense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Elro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2-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344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602000-00025]</w:t>
      </w:r>
    </w:p>
    <w:p w14:paraId="495EBD7D" w14:textId="00D2F56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rewer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owit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ll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chra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0-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591976]</w:t>
      </w:r>
    </w:p>
    <w:p w14:paraId="529830C3" w14:textId="6214B6B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Fetterolf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ea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74.e7-574.e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9594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genhosppsych.2012.07.003]</w:t>
      </w:r>
    </w:p>
    <w:p w14:paraId="33938634" w14:textId="05C14E5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hati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S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i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mpanio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NS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69304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</w:t>
      </w:r>
      <w:r w:rsidR="00A51A35" w:rsidRPr="00A51A35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A51A35" w:rsidRPr="00A51A35">
        <w:rPr>
          <w:rFonts w:ascii="Book Antiqua" w:eastAsia="Book Antiqua" w:hAnsi="Book Antiqua" w:cs="Book Antiqua"/>
          <w:color w:val="000000"/>
        </w:rPr>
        <w:t>10.4088/PCC.15l01777</w:t>
      </w:r>
      <w:r>
        <w:rPr>
          <w:rFonts w:ascii="Book Antiqua" w:eastAsia="Book Antiqua" w:hAnsi="Book Antiqua" w:cs="Book Antiqua"/>
          <w:color w:val="000000"/>
        </w:rPr>
        <w:t>]</w:t>
      </w:r>
    </w:p>
    <w:p w14:paraId="3D9038CE" w14:textId="0A8B58A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cAllist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W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d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operido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Phila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1597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15563650.2016.1179749]</w:t>
      </w:r>
    </w:p>
    <w:p w14:paraId="60E00E5A" w14:textId="45806E3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ammon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ik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p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ethr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c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-onse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ddl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3-3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6453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b013e318160c2d7]</w:t>
      </w:r>
    </w:p>
    <w:p w14:paraId="0E937288" w14:textId="02A5C86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onah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obel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2990"/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Perspect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E8644D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End w:id="10"/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54180">
        <w:rPr>
          <w:rFonts w:ascii="Book Antiqua" w:eastAsia="Book Antiqua" w:hAnsi="Book Antiqua" w:cs="Book Antiqua"/>
          <w:b/>
          <w:bCs/>
          <w:color w:val="000000"/>
        </w:rPr>
        <w:t>1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5-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44/ffd19.3.95]</w:t>
      </w:r>
    </w:p>
    <w:p w14:paraId="499D8B18" w14:textId="784E52D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lliot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razolam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9-1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60135]</w:t>
      </w:r>
    </w:p>
    <w:p w14:paraId="3BEE00B2" w14:textId="60987CE3" w:rsidR="00A77B3E" w:rsidRDefault="00FB7858">
      <w:pPr>
        <w:spacing w:line="360" w:lineRule="auto"/>
        <w:jc w:val="both"/>
      </w:pPr>
      <w:r w:rsidRPr="00E60858">
        <w:rPr>
          <w:rFonts w:ascii="Book Antiqua" w:eastAsia="Book Antiqua" w:hAnsi="Book Antiqua" w:cs="Book Antiqua"/>
          <w:color w:val="000000"/>
        </w:rPr>
        <w:t>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b/>
          <w:bCs/>
          <w:color w:val="000000"/>
        </w:rPr>
        <w:t>Ün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color w:val="000000"/>
        </w:rPr>
        <w:t>Adanı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color w:val="000000"/>
        </w:rPr>
        <w:t>Özatala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ripiprazol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E60858">
        <w:rPr>
          <w:rFonts w:ascii="Book Antiqua" w:eastAsia="Book Antiqua" w:hAnsi="Book Antiqua" w:cs="Book Antiqua"/>
          <w:color w:val="000000"/>
        </w:rPr>
        <w:t>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year-old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bo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DH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Klin</w:t>
      </w:r>
      <w:proofErr w:type="spellEnd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Psikofarmakol</w:t>
      </w:r>
      <w:proofErr w:type="spellEnd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Bu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E60858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30-231</w:t>
      </w:r>
    </w:p>
    <w:p w14:paraId="349D7280" w14:textId="1AFC7E2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agu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odli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so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ami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ipiprazol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llectu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abil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1679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000000000001158]</w:t>
      </w:r>
    </w:p>
    <w:p w14:paraId="173E5711" w14:textId="7850330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51A35">
        <w:rPr>
          <w:rFonts w:ascii="Book Antiqua" w:eastAsia="Book Antiqua" w:hAnsi="Book Antiqua" w:cs="Book Antiqua"/>
          <w:b/>
          <w:bCs/>
          <w:color w:val="000000"/>
        </w:rPr>
        <w:t>Cicek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b/>
          <w:bCs/>
          <w:color w:val="000000"/>
        </w:rPr>
        <w:t>AU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51A35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b/>
          <w:bCs/>
          <w:color w:val="000000"/>
        </w:rPr>
        <w:t>3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0-2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4744/DAJPNS.2020.00081]</w:t>
      </w:r>
    </w:p>
    <w:p w14:paraId="4D9EF45A" w14:textId="1ED9D7D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belin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t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br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7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3268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4.10.1473a]</w:t>
      </w:r>
    </w:p>
    <w:p w14:paraId="6610FDFB" w14:textId="70A3D01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8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ishnakanth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rida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uta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ralidhar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i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mpanio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3-3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7876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88/</w:t>
      </w:r>
      <w:proofErr w:type="gramStart"/>
      <w:r>
        <w:rPr>
          <w:rFonts w:ascii="Book Antiqua" w:eastAsia="Book Antiqua" w:hAnsi="Book Antiqua" w:cs="Book Antiqua"/>
          <w:color w:val="000000"/>
        </w:rPr>
        <w:t>pcc.v</w:t>
      </w:r>
      <w:proofErr w:type="gramEnd"/>
      <w:r>
        <w:rPr>
          <w:rFonts w:ascii="Book Antiqua" w:eastAsia="Book Antiqua" w:hAnsi="Book Antiqua" w:cs="Book Antiqua"/>
          <w:color w:val="000000"/>
        </w:rPr>
        <w:t>10n0411e]</w:t>
      </w:r>
    </w:p>
    <w:p w14:paraId="34EC657E" w14:textId="1B1AEC6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uma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hp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sh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-1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4661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ajp.2012.08.004]</w:t>
      </w:r>
    </w:p>
    <w:p w14:paraId="6BFE6E69" w14:textId="65D33F5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agendrapp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reeraj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enkatasubramani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"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pp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ic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"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-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7-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7833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IJPSYM.IJPSYM_157_18]</w:t>
      </w:r>
    </w:p>
    <w:p w14:paraId="1ADE919B" w14:textId="1276E87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ukst-Margetić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get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-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alpro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diu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0680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440-1819.</w:t>
      </w:r>
      <w:proofErr w:type="gramStart"/>
      <w:r>
        <w:rPr>
          <w:rFonts w:ascii="Book Antiqua" w:eastAsia="Book Antiqua" w:hAnsi="Book Antiqua" w:cs="Book Antiqua"/>
          <w:color w:val="000000"/>
        </w:rPr>
        <w:t>2008.01878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6784AAAB" w14:textId="305978A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ukherje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tterj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s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path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alproex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Educat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3562C">
        <w:rPr>
          <w:rFonts w:ascii="Book Antiqua" w:eastAsia="Book Antiqua" w:hAnsi="Book Antiqua" w:cs="Book Antiqua"/>
          <w:b/>
          <w:bCs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2395-2555.161419]</w:t>
      </w:r>
    </w:p>
    <w:p w14:paraId="67944746" w14:textId="1A6E1BB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sand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pram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-pharynge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urbanc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44-4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741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212000-00014]</w:t>
      </w:r>
    </w:p>
    <w:p w14:paraId="3E7F2A83" w14:textId="65DF51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issan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che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penti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r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0542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7326/0003-4819-126-5-199703010-00018]</w:t>
      </w:r>
    </w:p>
    <w:p w14:paraId="2F8EB484" w14:textId="3E569E8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tani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s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y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adox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motrig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ig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leps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h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otempo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k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pileps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57-16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5655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528-</w:t>
      </w:r>
      <w:proofErr w:type="gramStart"/>
      <w:r>
        <w:rPr>
          <w:rFonts w:ascii="Book Antiqua" w:eastAsia="Book Antiqua" w:hAnsi="Book Antiqua" w:cs="Book Antiqua"/>
          <w:color w:val="000000"/>
        </w:rPr>
        <w:t>1157.1999.tb</w:t>
      </w:r>
      <w:proofErr w:type="gramEnd"/>
      <w:r>
        <w:rPr>
          <w:rFonts w:ascii="Book Antiqua" w:eastAsia="Book Antiqua" w:hAnsi="Book Antiqua" w:cs="Book Antiqua"/>
          <w:color w:val="000000"/>
        </w:rPr>
        <w:t>02053.x]</w:t>
      </w:r>
    </w:p>
    <w:p w14:paraId="10AFE607" w14:textId="1E4A90E3" w:rsidR="00A77B3E" w:rsidRDefault="00FB7858">
      <w:pPr>
        <w:spacing w:line="360" w:lineRule="auto"/>
        <w:jc w:val="both"/>
      </w:pPr>
      <w:r w:rsidRPr="00E60858">
        <w:rPr>
          <w:rFonts w:ascii="Book Antiqua" w:eastAsia="Book Antiqua" w:hAnsi="Book Antiqua" w:cs="Book Antiqua"/>
          <w:color w:val="000000"/>
        </w:rPr>
        <w:t>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b/>
          <w:bCs/>
          <w:color w:val="000000"/>
        </w:rPr>
        <w:t>Margetic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60858"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(fir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report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eld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patient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i/>
          <w:iCs/>
          <w:color w:val="000000"/>
        </w:rPr>
        <w:t>Rea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1257</w:t>
      </w:r>
      <w:r w:rsidRPr="00E60858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7-28</w:t>
      </w:r>
    </w:p>
    <w:p w14:paraId="47184541" w14:textId="7F6F871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rgetic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ukst-Marget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ajinov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mepromaz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-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204648]</w:t>
      </w:r>
    </w:p>
    <w:p w14:paraId="0925969F" w14:textId="41F23B7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etsk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aseck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48515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45/aph.10202]</w:t>
      </w:r>
    </w:p>
    <w:p w14:paraId="02101A99" w14:textId="4834968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9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ulack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r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diatr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po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5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9175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45/aph.1Q140]</w:t>
      </w:r>
    </w:p>
    <w:p w14:paraId="3ED901F9" w14:textId="35D350E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abillo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mal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oco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O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o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c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r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sso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0-6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7496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amda.2012.05.014]</w:t>
      </w:r>
    </w:p>
    <w:p w14:paraId="262D959D" w14:textId="53C6D12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pasl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şku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Ş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cak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rücü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-Ac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9-74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4368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0403]</w:t>
      </w:r>
    </w:p>
    <w:p w14:paraId="3DD15E95" w14:textId="1783BA3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opu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pu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.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7E5087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2-2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350/DAJPN2018310212]</w:t>
      </w:r>
    </w:p>
    <w:p w14:paraId="24265CF6" w14:textId="15C783C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sić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vitanov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Ž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n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Ugleš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anub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9-3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658840]</w:t>
      </w:r>
    </w:p>
    <w:p w14:paraId="6EC9133E" w14:textId="6713B8A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53075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ayla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k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k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Neurolog</w:t>
      </w:r>
      <w:proofErr w:type="spellEnd"/>
      <w:r w:rsidR="00530756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350/DAJPN2018310410]</w:t>
      </w:r>
    </w:p>
    <w:p w14:paraId="32F43579" w14:textId="25FDA48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cCle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Le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yto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-head-inju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.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1-2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0094-730</w:t>
      </w:r>
      <w:proofErr w:type="gramStart"/>
      <w:r>
        <w:rPr>
          <w:rFonts w:ascii="Book Antiqua" w:eastAsia="Book Antiqua" w:hAnsi="Book Antiqua" w:cs="Book Antiqua"/>
          <w:color w:val="000000"/>
        </w:rPr>
        <w:t>X(</w:t>
      </w:r>
      <w:proofErr w:type="gramEnd"/>
      <w:r>
        <w:rPr>
          <w:rFonts w:ascii="Book Antiqua" w:eastAsia="Book Antiqua" w:hAnsi="Book Antiqua" w:cs="Book Antiqua"/>
          <w:color w:val="000000"/>
        </w:rPr>
        <w:t>85)90023-3]</w:t>
      </w:r>
    </w:p>
    <w:p w14:paraId="5DB437D9" w14:textId="79B26FE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kic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ki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zdem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ytoi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eme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598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pediatrneurol.2013.03.011]</w:t>
      </w:r>
    </w:p>
    <w:p w14:paraId="65CF7851" w14:textId="4B36988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ir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Şan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prak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çaklid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ündü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0-7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7551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0609]</w:t>
      </w:r>
    </w:p>
    <w:p w14:paraId="63479843" w14:textId="14C5811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epharospasm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r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5-8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6325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40199-020-00354-9]</w:t>
      </w:r>
    </w:p>
    <w:p w14:paraId="4CA91E34" w14:textId="6DA870E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0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kel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lliv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yl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g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2-4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8402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412000-00015]</w:t>
      </w:r>
    </w:p>
    <w:p w14:paraId="0EF87EE5" w14:textId="1BF7614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osenfiel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Carth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Kinn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wana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udelm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ar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o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hro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4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8-9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828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014556139407301208]</w:t>
      </w:r>
    </w:p>
    <w:p w14:paraId="6E28CE09" w14:textId="6749A32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érar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leclus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bienc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47-8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7561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mds.870130518]</w:t>
      </w:r>
    </w:p>
    <w:bookmarkEnd w:id="7"/>
    <w:p w14:paraId="2E752DFA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71894A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EACC1EF" w14:textId="1DAB61F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.</w:t>
      </w:r>
    </w:p>
    <w:p w14:paraId="4498D6CC" w14:textId="77777777" w:rsidR="00A77B3E" w:rsidRDefault="00A77B3E">
      <w:pPr>
        <w:spacing w:line="360" w:lineRule="auto"/>
        <w:jc w:val="both"/>
      </w:pPr>
    </w:p>
    <w:p w14:paraId="36753C62" w14:textId="3C77F9E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4A9A4122" w14:textId="77777777" w:rsidR="00A77B3E" w:rsidRDefault="00A77B3E">
      <w:pPr>
        <w:spacing w:line="360" w:lineRule="auto"/>
        <w:jc w:val="both"/>
      </w:pPr>
    </w:p>
    <w:p w14:paraId="1AC1A4C6" w14:textId="538C12D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1DAF73B" w14:textId="6E5704CE" w:rsidR="00A77B3E" w:rsidRPr="00073D96" w:rsidRDefault="00530756" w:rsidP="00073D96">
      <w:pPr>
        <w:spacing w:line="360" w:lineRule="auto"/>
        <w:rPr>
          <w:rFonts w:ascii="Book Antiqua" w:hAnsi="Book Antiqua" w:cs="Tahoma"/>
          <w:bCs/>
          <w:color w:val="000000"/>
        </w:rPr>
      </w:pPr>
      <w:bookmarkStart w:id="11" w:name="OLE_LINK2988"/>
      <w:r w:rsidRPr="006E2057">
        <w:rPr>
          <w:rFonts w:ascii="Book Antiqua" w:hAnsi="Book Antiqua" w:cs="Tahoma"/>
          <w:b/>
          <w:color w:val="000000"/>
        </w:rPr>
        <w:t>Peer-review model:</w:t>
      </w:r>
      <w:r w:rsidRPr="006E2057">
        <w:rPr>
          <w:rFonts w:ascii="Book Antiqua" w:hAnsi="Book Antiqua" w:cs="Tahoma"/>
          <w:bCs/>
          <w:color w:val="000000"/>
        </w:rPr>
        <w:t xml:space="preserve"> Single blind</w:t>
      </w:r>
      <w:bookmarkEnd w:id="11"/>
    </w:p>
    <w:p w14:paraId="70FC4D9E" w14:textId="77777777" w:rsidR="00530756" w:rsidRDefault="00530756">
      <w:pPr>
        <w:spacing w:line="360" w:lineRule="auto"/>
        <w:jc w:val="both"/>
      </w:pPr>
    </w:p>
    <w:p w14:paraId="184B47DC" w14:textId="5FEC789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B1089F5" w14:textId="7C25965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48936F8" w14:textId="25A48220" w:rsidR="00A77B3E" w:rsidRPr="003D6A21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D6A21" w:rsidRPr="003D6A21">
        <w:rPr>
          <w:rFonts w:ascii="Book Antiqua" w:eastAsia="Book Antiqua" w:hAnsi="Book Antiqua" w:cs="Book Antiqua"/>
          <w:color w:val="000000"/>
        </w:rPr>
        <w:t>Decemb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3D6A21" w:rsidRPr="003D6A21">
        <w:rPr>
          <w:rFonts w:ascii="Book Antiqua" w:eastAsia="Book Antiqua" w:hAnsi="Book Antiqua" w:cs="Book Antiqua"/>
          <w:color w:val="000000"/>
        </w:rPr>
        <w:t>14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3D6A21" w:rsidRPr="003D6A21">
        <w:rPr>
          <w:rFonts w:ascii="Book Antiqua" w:eastAsia="Book Antiqua" w:hAnsi="Book Antiqua" w:cs="Book Antiqua"/>
          <w:color w:val="000000"/>
        </w:rPr>
        <w:t>2021</w:t>
      </w:r>
    </w:p>
    <w:p w14:paraId="7F0EC66B" w14:textId="77777777" w:rsidR="00A77B3E" w:rsidRDefault="00A77B3E">
      <w:pPr>
        <w:spacing w:line="360" w:lineRule="auto"/>
        <w:jc w:val="both"/>
      </w:pPr>
    </w:p>
    <w:p w14:paraId="74DF0083" w14:textId="0B55760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y</w:t>
      </w:r>
    </w:p>
    <w:p w14:paraId="2A23955B" w14:textId="1634BF0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n</w:t>
      </w:r>
    </w:p>
    <w:p w14:paraId="32258FF6" w14:textId="77E4A8A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610AA47" w14:textId="445A2C2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86164CC" w14:textId="0E85395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3B64BB61" w14:textId="154B118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27546D7" w14:textId="76214AB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82B6E57" w14:textId="3CA1E73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534B6FB" w14:textId="77777777" w:rsidR="00A77B3E" w:rsidRDefault="00A77B3E">
      <w:pPr>
        <w:spacing w:line="360" w:lineRule="auto"/>
        <w:jc w:val="both"/>
      </w:pPr>
    </w:p>
    <w:p w14:paraId="782FF2AA" w14:textId="77777777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hma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L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color w:val="000000"/>
        </w:rPr>
        <w:t>TQ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D6A21"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3D6A21">
        <w:rPr>
          <w:rFonts w:ascii="Book Antiqua" w:eastAsia="Book Antiqua" w:hAnsi="Book Antiqua" w:cs="Book Antiqua"/>
          <w:color w:val="000000"/>
        </w:rPr>
        <w:t>JL</w:t>
      </w:r>
    </w:p>
    <w:p w14:paraId="525C7793" w14:textId="7FF86B0E" w:rsidR="00530756" w:rsidRDefault="00530756">
      <w:pPr>
        <w:spacing w:line="360" w:lineRule="auto"/>
        <w:jc w:val="both"/>
        <w:sectPr w:rsidR="0053075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0642BAD" w14:textId="39987448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DEC6D8D" w14:textId="77777777" w:rsidR="0058042F" w:rsidRDefault="00E60858">
      <w:pPr>
        <w:spacing w:line="360" w:lineRule="auto"/>
        <w:jc w:val="both"/>
      </w:pPr>
      <w:r>
        <w:rPr>
          <w:noProof/>
        </w:rPr>
        <w:drawing>
          <wp:inline distT="0" distB="0" distL="0" distR="0" wp14:anchorId="523AC99B" wp14:editId="34552E34">
            <wp:extent cx="4643680" cy="3402428"/>
            <wp:effectExtent l="0" t="0" r="508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3680" cy="3402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B508" w14:textId="534F1031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raph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direc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thway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sa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nglia.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A: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Direct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pathway</w:t>
      </w:r>
      <w:r w:rsidR="0058042F">
        <w:rPr>
          <w:rFonts w:ascii="Book Antiqua" w:eastAsia="Book Antiqua" w:hAnsi="Book Antiqua" w:cs="Book Antiqua"/>
          <w:bCs/>
          <w:color w:val="000000"/>
        </w:rPr>
        <w:t>;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B: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Indirect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pathway</w:t>
      </w:r>
      <w:r w:rsidR="0058042F">
        <w:rPr>
          <w:rFonts w:ascii="Book Antiqua" w:eastAsia="Book Antiqua" w:hAnsi="Book Antiqua" w:cs="Book Antiqua"/>
          <w:bCs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2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2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2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mma-aminobutyr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pe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g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llidu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pi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g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llidu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ari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4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ari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um-siz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n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D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methyl-D-aspart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Npr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.</w:t>
      </w:r>
    </w:p>
    <w:p w14:paraId="24B4C295" w14:textId="77777777" w:rsidR="00E60858" w:rsidRDefault="00E60858">
      <w:pPr>
        <w:rPr>
          <w:rFonts w:ascii="Book Antiqua" w:eastAsia="Book Antiqua" w:hAnsi="Book Antiqua" w:cs="Book Antiqua"/>
          <w:color w:val="000000"/>
        </w:rPr>
        <w:sectPr w:rsidR="00E60858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1357922" w14:textId="4D20557B" w:rsidR="0058042F" w:rsidRPr="00E60858" w:rsidRDefault="0058042F" w:rsidP="0058042F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DF01E6">
        <w:rPr>
          <w:rFonts w:ascii="Book Antiqua" w:hAnsi="Book Antiqua" w:cstheme="majorBidi"/>
          <w:b/>
          <w:bCs/>
        </w:rPr>
        <w:lastRenderedPageBreak/>
        <w:t>Tabl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DF01E6">
        <w:rPr>
          <w:rFonts w:ascii="Book Antiqua" w:hAnsi="Book Antiqua" w:cstheme="majorBidi"/>
          <w:b/>
          <w:bCs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N</w:t>
      </w:r>
      <w:r w:rsidRPr="00E60858">
        <w:rPr>
          <w:rFonts w:ascii="Book Antiqua" w:hAnsi="Book Antiqua"/>
          <w:b/>
          <w:bCs/>
        </w:rPr>
        <w:t>umber</w:t>
      </w:r>
      <w:r w:rsidR="00976B8B">
        <w:rPr>
          <w:rFonts w:ascii="Book Antiqua" w:hAnsi="Book Antiqua"/>
          <w:b/>
          <w:bCs/>
        </w:rPr>
        <w:t xml:space="preserve"> </w:t>
      </w:r>
      <w:r w:rsidRPr="00E60858">
        <w:rPr>
          <w:rFonts w:ascii="Book Antiqua" w:hAnsi="Book Antiqua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episodes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drug-induc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stuttering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report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th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onlin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literatur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an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clud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th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present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review</w:t>
      </w:r>
    </w:p>
    <w:tbl>
      <w:tblPr>
        <w:tblW w:w="8730" w:type="dxa"/>
        <w:tblInd w:w="-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030"/>
        <w:gridCol w:w="2700"/>
      </w:tblGrid>
      <w:tr w:rsidR="0058042F" w:rsidRPr="000C724D" w14:paraId="5323C1EB" w14:textId="77777777" w:rsidTr="00DF01E6">
        <w:tc>
          <w:tcPr>
            <w:tcW w:w="60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4CA1E" w14:textId="6C7C3728" w:rsidR="0058042F" w:rsidRPr="000C724D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0C724D">
              <w:rPr>
                <w:rFonts w:ascii="Book Antiqua" w:hAnsi="Book Antiqua" w:cstheme="majorBidi"/>
                <w:b/>
                <w:bCs/>
              </w:rPr>
              <w:t>Therapeutic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category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7AC6A6" w14:textId="4E14F59B" w:rsidR="0058042F" w:rsidRPr="000C724D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0C724D">
              <w:rPr>
                <w:rFonts w:ascii="Book Antiqua" w:hAnsi="Book Antiqua" w:cstheme="majorBidi"/>
                <w:b/>
                <w:bCs/>
              </w:rPr>
              <w:t>Number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of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e</w:t>
            </w:r>
            <w:r w:rsidRPr="000C724D">
              <w:rPr>
                <w:rFonts w:ascii="Book Antiqua" w:hAnsi="Book Antiqua"/>
                <w:b/>
                <w:bCs/>
              </w:rPr>
              <w:t>pisodes</w:t>
            </w:r>
            <w:r w:rsidR="00976B8B">
              <w:rPr>
                <w:rFonts w:ascii="Book Antiqua" w:hAnsi="Book Antiqua"/>
                <w:b/>
                <w:bCs/>
              </w:rPr>
              <w:t xml:space="preserve"> </w:t>
            </w:r>
            <w:r w:rsidRPr="000C724D">
              <w:rPr>
                <w:rFonts w:ascii="Book Antiqua" w:hAnsi="Book Antiqua"/>
                <w:b/>
                <w:bCs/>
              </w:rPr>
              <w:t>of</w:t>
            </w:r>
            <w:r w:rsidR="00976B8B">
              <w:rPr>
                <w:rFonts w:ascii="Book Antiqua" w:hAnsi="Book Antiqua"/>
                <w:b/>
                <w:bCs/>
              </w:rPr>
              <w:t xml:space="preserve"> </w:t>
            </w:r>
            <w:r w:rsidRPr="000C724D">
              <w:rPr>
                <w:rFonts w:ascii="Book Antiqua" w:hAnsi="Book Antiqua"/>
                <w:b/>
                <w:bCs/>
              </w:rPr>
              <w:t>stuttering</w:t>
            </w:r>
            <w:r w:rsidR="00FB55F0">
              <w:rPr>
                <w:rFonts w:ascii="Book Antiqua" w:hAnsi="Book Antiqua"/>
                <w:b/>
                <w:bCs/>
              </w:rPr>
              <w:t>,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FB55F0">
              <w:rPr>
                <w:rFonts w:ascii="Book Antiqua" w:hAnsi="Book Antiqua"/>
                <w:b/>
                <w:bCs/>
                <w:i/>
                <w:i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</w:rPr>
              <w:t>=</w:t>
            </w:r>
            <w:r w:rsidR="00FB55F0">
              <w:rPr>
                <w:rFonts w:ascii="Book Antiqua" w:hAnsi="Book Antiqua"/>
                <w:b/>
                <w:b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</w:rPr>
              <w:t>86</w:t>
            </w:r>
            <w:r w:rsidR="00FB55F0" w:rsidRPr="000C724D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(%)</w:t>
            </w:r>
          </w:p>
        </w:tc>
      </w:tr>
      <w:tr w:rsidR="0058042F" w:rsidRPr="000C724D" w14:paraId="008D9BF8" w14:textId="77777777" w:rsidTr="00E60858">
        <w:tc>
          <w:tcPr>
            <w:tcW w:w="6030" w:type="dxa"/>
            <w:tcBorders>
              <w:top w:val="single" w:sz="4" w:space="0" w:color="auto"/>
              <w:bottom w:val="nil"/>
            </w:tcBorders>
            <w:vAlign w:val="center"/>
          </w:tcPr>
          <w:p w14:paraId="1DD338B4" w14:textId="77777777" w:rsidR="0058042F" w:rsidRPr="006A25C7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psychotics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vAlign w:val="center"/>
          </w:tcPr>
          <w:p w14:paraId="4B330D2F" w14:textId="77777777" w:rsidR="0058042F" w:rsidRPr="006A25C7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0C724D" w:rsidRPr="000C724D" w14:paraId="466E075D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3A52F0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Clozap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30A8A73" w14:textId="1C0049CA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0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4.9)</w:t>
            </w:r>
          </w:p>
        </w:tc>
      </w:tr>
      <w:tr w:rsidR="000C724D" w:rsidRPr="000C724D" w14:paraId="487A7767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061D4D5D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Olanzap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2D2D9359" w14:textId="521B78D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8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9.3)</w:t>
            </w:r>
          </w:p>
        </w:tc>
      </w:tr>
      <w:tr w:rsidR="000C724D" w:rsidRPr="000C724D" w14:paraId="398BB97D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1D437B7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Risperido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0E558C8" w14:textId="02F79B43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0C724D" w:rsidRPr="000C724D" w14:paraId="1A1D4A0E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4057B92A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ripiprazol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067686A" w14:textId="700C13EE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0C724D" w:rsidRPr="000C724D" w14:paraId="25BCCACF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70AEC09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rifluoper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7B206B2E" w14:textId="1A659351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B7D1BB8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6BD2DD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Chlorprom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32950F6A" w14:textId="45D14C9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7EDD9B36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299D1CE4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Fluphen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B6A0F67" w14:textId="0973FF3F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F882F58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16985AAF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Fonts w:ascii="Book Antiqua" w:hAnsi="Book Antiqua" w:cstheme="majorBidi"/>
              </w:rPr>
              <w:t>Levomeprom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6DDBACFC" w14:textId="4213C4D1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E9BDDF2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468CF6B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convulsants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28E2C492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0C724D" w:rsidRPr="000C724D" w14:paraId="47ECE02B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C9E5CA3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henyto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254BD3F" w14:textId="0B7250DC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9B78950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6560B9FF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Divalproex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ACC4673" w14:textId="3B94AD9D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3780D19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311B8C3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regabal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8DFF99F" w14:textId="51D5218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CEE4E91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7F9B44B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Gabapent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2A8B32C" w14:textId="7873E213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6E7535A8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7D48D143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amotrig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6D90FE35" w14:textId="10B4EF49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E62B2" w:rsidRPr="000C724D" w14:paraId="625B7DC7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2198585B" w14:textId="02B018CA" w:rsidR="000E62B2" w:rsidRPr="006A25C7" w:rsidRDefault="000E62B2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shd w:val="clear" w:color="auto" w:fill="FFFFFF"/>
              </w:rPr>
            </w:pPr>
            <w:bookmarkStart w:id="12" w:name="_Hlk64122469"/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Central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nervous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system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gents</w:t>
            </w:r>
            <w:bookmarkEnd w:id="12"/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6C826B4E" w14:textId="77777777" w:rsidR="000E62B2" w:rsidRPr="006A25C7" w:rsidRDefault="000E62B2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5FBF6D2B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6AF5319A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Methylphenidat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5B7CD9E1" w14:textId="285AC5C6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5B456E55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4DCC020E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Memant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2677C175" w14:textId="3D62040A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AF338A" w:rsidRPr="000C724D" w14:paraId="12E25A4B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11A6A200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evodopa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40A19BCA" w14:textId="7441B591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AF338A" w:rsidRPr="000C724D" w14:paraId="326594C7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10AEB4C8" w14:textId="7332C8D0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shd w:val="clear" w:color="auto" w:fill="FFFFFF"/>
              </w:rPr>
            </w:pP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Dextroamphetamine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nd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mphetamine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salts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(Adderall</w:t>
            </w:r>
            <w:r w:rsidRPr="00370CED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  <w:vertAlign w:val="superscript"/>
              </w:rPr>
              <w:t>®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)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195A25B7" w14:textId="7E4EBAE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498B72BA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7E097214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tomoxet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4B6A56A9" w14:textId="2D6482E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2DF0880D" w14:textId="77777777" w:rsidTr="00DF01E6">
        <w:tc>
          <w:tcPr>
            <w:tcW w:w="6030" w:type="dxa"/>
            <w:vAlign w:val="center"/>
          </w:tcPr>
          <w:p w14:paraId="05BD218A" w14:textId="03FE1204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emoline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2700" w:type="dxa"/>
            <w:vAlign w:val="center"/>
          </w:tcPr>
          <w:p w14:paraId="43BC680D" w14:textId="4505C4DF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749CC960" w14:textId="77777777" w:rsidTr="00DF01E6">
        <w:tc>
          <w:tcPr>
            <w:tcW w:w="6030" w:type="dxa"/>
            <w:vAlign w:val="center"/>
          </w:tcPr>
          <w:p w14:paraId="7FA01F94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depressants</w:t>
            </w:r>
          </w:p>
          <w:p w14:paraId="3CE86E32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  <w:tc>
          <w:tcPr>
            <w:tcW w:w="2700" w:type="dxa"/>
            <w:vAlign w:val="center"/>
          </w:tcPr>
          <w:p w14:paraId="3BD850B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4A8F8DAB" w14:textId="77777777" w:rsidTr="00DF01E6">
        <w:tc>
          <w:tcPr>
            <w:tcW w:w="6030" w:type="dxa"/>
            <w:vAlign w:val="center"/>
          </w:tcPr>
          <w:p w14:paraId="3DE66CB9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Sertraline</w:t>
            </w:r>
          </w:p>
        </w:tc>
        <w:tc>
          <w:tcPr>
            <w:tcW w:w="2700" w:type="dxa"/>
            <w:vAlign w:val="center"/>
          </w:tcPr>
          <w:p w14:paraId="4BE5D0FE" w14:textId="095E794E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41160B17" w14:textId="77777777" w:rsidTr="00DF01E6">
        <w:tc>
          <w:tcPr>
            <w:tcW w:w="6030" w:type="dxa"/>
            <w:vAlign w:val="center"/>
          </w:tcPr>
          <w:p w14:paraId="003ABA75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Bupropion</w:t>
            </w:r>
          </w:p>
        </w:tc>
        <w:tc>
          <w:tcPr>
            <w:tcW w:w="2700" w:type="dxa"/>
            <w:vAlign w:val="center"/>
          </w:tcPr>
          <w:p w14:paraId="680FCC1B" w14:textId="08605418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4515D866" w14:textId="77777777" w:rsidTr="00DF01E6">
        <w:tc>
          <w:tcPr>
            <w:tcW w:w="6030" w:type="dxa"/>
            <w:vAlign w:val="center"/>
          </w:tcPr>
          <w:p w14:paraId="05B44D12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Desipramine</w:t>
            </w:r>
          </w:p>
        </w:tc>
        <w:tc>
          <w:tcPr>
            <w:tcW w:w="2700" w:type="dxa"/>
            <w:vAlign w:val="center"/>
          </w:tcPr>
          <w:p w14:paraId="70FD6B9A" w14:textId="7286DD61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4903A6E3" w14:textId="77777777" w:rsidTr="00DF01E6">
        <w:tc>
          <w:tcPr>
            <w:tcW w:w="6030" w:type="dxa"/>
            <w:vAlign w:val="center"/>
          </w:tcPr>
          <w:p w14:paraId="721B98CB" w14:textId="3AE7C91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Bipolar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agents</w:t>
            </w:r>
          </w:p>
        </w:tc>
        <w:tc>
          <w:tcPr>
            <w:tcW w:w="2700" w:type="dxa"/>
            <w:vAlign w:val="center"/>
          </w:tcPr>
          <w:p w14:paraId="27C1987C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4EB9D608" w14:textId="77777777" w:rsidTr="00DF01E6">
        <w:tc>
          <w:tcPr>
            <w:tcW w:w="6030" w:type="dxa"/>
            <w:vAlign w:val="center"/>
          </w:tcPr>
          <w:p w14:paraId="2C26242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ithium</w:t>
            </w:r>
          </w:p>
        </w:tc>
        <w:tc>
          <w:tcPr>
            <w:tcW w:w="2700" w:type="dxa"/>
            <w:vAlign w:val="center"/>
          </w:tcPr>
          <w:p w14:paraId="4E452C1B" w14:textId="6919BB09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42643B" w:rsidRPr="000C724D" w14:paraId="5CB5C469" w14:textId="77777777" w:rsidTr="00DF01E6">
        <w:tc>
          <w:tcPr>
            <w:tcW w:w="6030" w:type="dxa"/>
            <w:vAlign w:val="center"/>
          </w:tcPr>
          <w:p w14:paraId="4A54E306" w14:textId="18894A3F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Respiratory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tract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agents</w:t>
            </w:r>
          </w:p>
        </w:tc>
        <w:tc>
          <w:tcPr>
            <w:tcW w:w="2700" w:type="dxa"/>
            <w:vAlign w:val="center"/>
          </w:tcPr>
          <w:p w14:paraId="35962928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0FE9984" w14:textId="77777777" w:rsidTr="00DF01E6">
        <w:tc>
          <w:tcPr>
            <w:tcW w:w="6030" w:type="dxa"/>
            <w:vAlign w:val="center"/>
          </w:tcPr>
          <w:p w14:paraId="443CEB07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heophylline</w:t>
            </w:r>
          </w:p>
        </w:tc>
        <w:tc>
          <w:tcPr>
            <w:tcW w:w="2700" w:type="dxa"/>
            <w:vAlign w:val="center"/>
          </w:tcPr>
          <w:p w14:paraId="7011412F" w14:textId="65F20B3B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42643B" w:rsidRPr="000C724D" w14:paraId="07F618D4" w14:textId="77777777" w:rsidTr="00DF01E6">
        <w:tc>
          <w:tcPr>
            <w:tcW w:w="6030" w:type="dxa"/>
            <w:vAlign w:val="center"/>
          </w:tcPr>
          <w:p w14:paraId="22543718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xiolytics</w:t>
            </w:r>
          </w:p>
        </w:tc>
        <w:tc>
          <w:tcPr>
            <w:tcW w:w="2700" w:type="dxa"/>
            <w:vAlign w:val="center"/>
          </w:tcPr>
          <w:p w14:paraId="13D25AE7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822CE90" w14:textId="77777777" w:rsidTr="00DF01E6">
        <w:tc>
          <w:tcPr>
            <w:tcW w:w="6030" w:type="dxa"/>
            <w:vAlign w:val="center"/>
          </w:tcPr>
          <w:p w14:paraId="07232661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lprazolam</w:t>
            </w:r>
          </w:p>
        </w:tc>
        <w:tc>
          <w:tcPr>
            <w:tcW w:w="2700" w:type="dxa"/>
            <w:vAlign w:val="center"/>
          </w:tcPr>
          <w:p w14:paraId="6A8414E7" w14:textId="11A5C70E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42643B" w:rsidRPr="000C724D" w14:paraId="16431949" w14:textId="77777777" w:rsidTr="00DF01E6">
        <w:tc>
          <w:tcPr>
            <w:tcW w:w="6030" w:type="dxa"/>
            <w:vAlign w:val="center"/>
          </w:tcPr>
          <w:p w14:paraId="1A5B52B1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neoplastics</w:t>
            </w:r>
          </w:p>
        </w:tc>
        <w:tc>
          <w:tcPr>
            <w:tcW w:w="2700" w:type="dxa"/>
            <w:vAlign w:val="center"/>
          </w:tcPr>
          <w:p w14:paraId="3C8004C0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0E764F5" w14:textId="77777777" w:rsidTr="00DF01E6">
        <w:tc>
          <w:tcPr>
            <w:tcW w:w="6030" w:type="dxa"/>
            <w:vAlign w:val="center"/>
          </w:tcPr>
          <w:p w14:paraId="272DCFB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Methotrexate</w:t>
            </w:r>
          </w:p>
        </w:tc>
        <w:tc>
          <w:tcPr>
            <w:tcW w:w="2700" w:type="dxa"/>
            <w:vAlign w:val="center"/>
          </w:tcPr>
          <w:p w14:paraId="2385D920" w14:textId="1FD217CA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63E6ADBB" w14:textId="77777777" w:rsidTr="00DF01E6">
        <w:tc>
          <w:tcPr>
            <w:tcW w:w="6030" w:type="dxa"/>
            <w:vAlign w:val="center"/>
          </w:tcPr>
          <w:p w14:paraId="2818FE05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yrethrin</w:t>
            </w:r>
          </w:p>
        </w:tc>
        <w:tc>
          <w:tcPr>
            <w:tcW w:w="2700" w:type="dxa"/>
            <w:vAlign w:val="center"/>
          </w:tcPr>
          <w:p w14:paraId="61D5D8AF" w14:textId="59E76098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2D7E418A" w14:textId="77777777" w:rsidTr="00DF01E6">
        <w:tc>
          <w:tcPr>
            <w:tcW w:w="6030" w:type="dxa"/>
            <w:vAlign w:val="center"/>
          </w:tcPr>
          <w:p w14:paraId="23A3B7F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otal</w:t>
            </w:r>
          </w:p>
        </w:tc>
        <w:tc>
          <w:tcPr>
            <w:tcW w:w="2700" w:type="dxa"/>
            <w:vAlign w:val="center"/>
          </w:tcPr>
          <w:p w14:paraId="5AD4B706" w14:textId="1C719A9C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86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00)</w:t>
            </w:r>
          </w:p>
        </w:tc>
      </w:tr>
    </w:tbl>
    <w:p w14:paraId="5FA5153C" w14:textId="77777777" w:rsidR="0042643B" w:rsidRDefault="0042643B" w:rsidP="0058042F">
      <w:pPr>
        <w:spacing w:line="360" w:lineRule="auto"/>
        <w:jc w:val="lowKashida"/>
        <w:rPr>
          <w:rFonts w:ascii="Book Antiqua" w:hAnsi="Book Antiqua" w:cstheme="majorBidi"/>
        </w:rPr>
        <w:sectPr w:rsidR="0042643B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CE8C56" w14:textId="3FE78749" w:rsidR="0058042F" w:rsidRPr="001E3109" w:rsidRDefault="0058042F" w:rsidP="001E3109">
      <w:pPr>
        <w:spacing w:line="360" w:lineRule="auto"/>
        <w:jc w:val="both"/>
        <w:rPr>
          <w:rFonts w:ascii="Book Antiqua" w:hAnsi="Book Antiqua" w:cstheme="majorBidi"/>
          <w:b/>
          <w:bCs/>
        </w:rPr>
      </w:pPr>
      <w:r w:rsidRPr="001E3109">
        <w:rPr>
          <w:rFonts w:ascii="Book Antiqua" w:hAnsi="Book Antiqua" w:cstheme="majorBidi"/>
          <w:b/>
          <w:bCs/>
        </w:rPr>
        <w:lastRenderedPageBreak/>
        <w:t>Tabl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2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Demographic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characteristics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an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clinical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history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patients</w:t>
      </w:r>
    </w:p>
    <w:tbl>
      <w:tblPr>
        <w:tblW w:w="0" w:type="auto"/>
        <w:tblInd w:w="-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44"/>
        <w:gridCol w:w="3206"/>
      </w:tblGrid>
      <w:tr w:rsidR="0058042F" w:rsidRPr="00DF01E6" w14:paraId="26C1292C" w14:textId="77777777" w:rsidTr="00DF01E6"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AB1E2" w14:textId="0F36ACDB" w:rsidR="0058042F" w:rsidRPr="001E3109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1E3109">
              <w:rPr>
                <w:rFonts w:ascii="Book Antiqua" w:hAnsi="Book Antiqua" w:cstheme="majorBidi"/>
                <w:b/>
                <w:bCs/>
              </w:rPr>
              <w:t>Characteristic/history</w:t>
            </w:r>
            <w:r w:rsidR="009B3A63" w:rsidRPr="009B3A63">
              <w:rPr>
                <w:rFonts w:ascii="Book Antiqua" w:hAnsi="Book Antiqua" w:cstheme="majorBidi"/>
                <w:b/>
                <w:bCs/>
                <w:vertAlign w:val="superscript"/>
              </w:rPr>
              <w:t>1</w:t>
            </w:r>
          </w:p>
        </w:tc>
        <w:tc>
          <w:tcPr>
            <w:tcW w:w="32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7017F" w14:textId="5114C63D" w:rsidR="0058042F" w:rsidRPr="001E3109" w:rsidRDefault="009B3A63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9B3A63">
              <w:rPr>
                <w:rFonts w:ascii="Book Antiqua" w:hAnsi="Book Antiqua" w:cstheme="majorBidi"/>
                <w:b/>
                <w:bCs/>
                <w:i/>
                <w:iCs/>
              </w:rPr>
              <w:t>n</w:t>
            </w:r>
            <w:r w:rsidR="00976B8B">
              <w:rPr>
                <w:rFonts w:ascii="Book Antiqua" w:hAnsi="Book Antiqua" w:cstheme="majorBidi"/>
                <w:b/>
                <w:bCs/>
                <w:i/>
                <w:iCs/>
              </w:rPr>
              <w:t xml:space="preserve"> </w:t>
            </w:r>
            <w:r w:rsidR="0058042F" w:rsidRPr="001E3109">
              <w:rPr>
                <w:rFonts w:ascii="Book Antiqua" w:hAnsi="Book Antiqua" w:cstheme="majorBidi"/>
                <w:b/>
                <w:bCs/>
              </w:rPr>
              <w:t>(%)</w:t>
            </w:r>
          </w:p>
        </w:tc>
      </w:tr>
      <w:tr w:rsidR="0058042F" w:rsidRPr="00DF01E6" w14:paraId="71759B7A" w14:textId="77777777" w:rsidTr="00DF01E6">
        <w:tc>
          <w:tcPr>
            <w:tcW w:w="3544" w:type="dxa"/>
            <w:tcBorders>
              <w:top w:val="single" w:sz="4" w:space="0" w:color="auto"/>
            </w:tcBorders>
            <w:vAlign w:val="center"/>
          </w:tcPr>
          <w:p w14:paraId="5B555420" w14:textId="2505E5A2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Gender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3206" w:type="dxa"/>
            <w:tcBorders>
              <w:top w:val="single" w:sz="4" w:space="0" w:color="auto"/>
            </w:tcBorders>
            <w:vAlign w:val="center"/>
          </w:tcPr>
          <w:p w14:paraId="738932FA" w14:textId="77777777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1E3109" w:rsidRPr="00DF01E6" w14:paraId="6D722B79" w14:textId="77777777" w:rsidTr="00DF01E6">
        <w:tc>
          <w:tcPr>
            <w:tcW w:w="3544" w:type="dxa"/>
            <w:vAlign w:val="center"/>
          </w:tcPr>
          <w:p w14:paraId="47DA7E7F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Fonts w:ascii="Book Antiqua" w:hAnsi="Book Antiqua" w:cstheme="majorBidi"/>
              </w:rPr>
              <w:t>Female</w:t>
            </w:r>
          </w:p>
        </w:tc>
        <w:tc>
          <w:tcPr>
            <w:tcW w:w="3206" w:type="dxa"/>
            <w:vAlign w:val="center"/>
          </w:tcPr>
          <w:p w14:paraId="2433ACA0" w14:textId="6E4738A9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8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4.6)</w:t>
            </w:r>
          </w:p>
        </w:tc>
      </w:tr>
      <w:tr w:rsidR="001E3109" w:rsidRPr="00DF01E6" w14:paraId="7E4D108B" w14:textId="77777777" w:rsidTr="00DF01E6">
        <w:tc>
          <w:tcPr>
            <w:tcW w:w="3544" w:type="dxa"/>
            <w:vAlign w:val="center"/>
          </w:tcPr>
          <w:p w14:paraId="4FFAA762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lang w:eastAsia="zh-CN"/>
              </w:rPr>
            </w:pPr>
            <w:r w:rsidRPr="006A25C7">
              <w:rPr>
                <w:rFonts w:ascii="Book Antiqua" w:hAnsi="Book Antiqua" w:cstheme="majorBidi"/>
              </w:rPr>
              <w:t>Male</w:t>
            </w:r>
          </w:p>
        </w:tc>
        <w:tc>
          <w:tcPr>
            <w:tcW w:w="3206" w:type="dxa"/>
            <w:vAlign w:val="center"/>
          </w:tcPr>
          <w:p w14:paraId="5DF44021" w14:textId="3D55B02B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5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65.4)</w:t>
            </w:r>
          </w:p>
        </w:tc>
      </w:tr>
      <w:tr w:rsidR="001E3109" w:rsidRPr="00DF01E6" w14:paraId="7E72B375" w14:textId="77777777" w:rsidTr="00DF01E6">
        <w:tc>
          <w:tcPr>
            <w:tcW w:w="3544" w:type="dxa"/>
            <w:vAlign w:val="center"/>
          </w:tcPr>
          <w:p w14:paraId="6D80AD8A" w14:textId="1B54365E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ge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</w:t>
            </w:r>
            <w:proofErr w:type="spellStart"/>
            <w:r w:rsidRPr="006A25C7">
              <w:rPr>
                <w:rFonts w:ascii="Book Antiqua" w:hAnsi="Book Antiqua" w:cstheme="majorBidi"/>
              </w:rPr>
              <w:t>yr</w:t>
            </w:r>
            <w:proofErr w:type="spellEnd"/>
            <w:r w:rsidRPr="006A25C7">
              <w:rPr>
                <w:rFonts w:ascii="Book Antiqua" w:hAnsi="Book Antiqua" w:cstheme="majorBidi"/>
              </w:rPr>
              <w:t>)</w:t>
            </w:r>
          </w:p>
        </w:tc>
        <w:tc>
          <w:tcPr>
            <w:tcW w:w="3206" w:type="dxa"/>
            <w:vAlign w:val="center"/>
          </w:tcPr>
          <w:p w14:paraId="7C8E698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1E3109" w:rsidRPr="00DF01E6" w14:paraId="726B2B03" w14:textId="77777777" w:rsidTr="00DF01E6">
        <w:tc>
          <w:tcPr>
            <w:tcW w:w="3544" w:type="dxa"/>
            <w:vAlign w:val="center"/>
          </w:tcPr>
          <w:p w14:paraId="115B8CDD" w14:textId="5B3339F5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&lt;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1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3206" w:type="dxa"/>
            <w:vAlign w:val="center"/>
          </w:tcPr>
          <w:p w14:paraId="0037A96B" w14:textId="5743471E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5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8.5)</w:t>
            </w:r>
          </w:p>
        </w:tc>
      </w:tr>
      <w:tr w:rsidR="001E3109" w:rsidRPr="00DF01E6" w14:paraId="184C9B8A" w14:textId="77777777" w:rsidTr="00DF01E6">
        <w:tc>
          <w:tcPr>
            <w:tcW w:w="3544" w:type="dxa"/>
            <w:vAlign w:val="center"/>
          </w:tcPr>
          <w:p w14:paraId="145DF45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2-20</w:t>
            </w:r>
          </w:p>
        </w:tc>
        <w:tc>
          <w:tcPr>
            <w:tcW w:w="3206" w:type="dxa"/>
            <w:vAlign w:val="center"/>
          </w:tcPr>
          <w:p w14:paraId="7372DB1B" w14:textId="4B0C1EF1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7)</w:t>
            </w:r>
          </w:p>
        </w:tc>
      </w:tr>
      <w:tr w:rsidR="001E3109" w:rsidRPr="00DF01E6" w14:paraId="03E29FDD" w14:textId="77777777" w:rsidTr="00DF01E6">
        <w:tc>
          <w:tcPr>
            <w:tcW w:w="3544" w:type="dxa"/>
            <w:vAlign w:val="center"/>
          </w:tcPr>
          <w:p w14:paraId="4DF7B301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1-30</w:t>
            </w:r>
          </w:p>
        </w:tc>
        <w:tc>
          <w:tcPr>
            <w:tcW w:w="3206" w:type="dxa"/>
            <w:vAlign w:val="center"/>
          </w:tcPr>
          <w:p w14:paraId="329B1E35" w14:textId="2B0BE39C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5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8.5)</w:t>
            </w:r>
          </w:p>
        </w:tc>
      </w:tr>
      <w:tr w:rsidR="001E3109" w:rsidRPr="00DF01E6" w14:paraId="242D626F" w14:textId="77777777" w:rsidTr="00DF01E6">
        <w:tc>
          <w:tcPr>
            <w:tcW w:w="3544" w:type="dxa"/>
            <w:vAlign w:val="center"/>
          </w:tcPr>
          <w:p w14:paraId="281B952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1-40</w:t>
            </w:r>
          </w:p>
        </w:tc>
        <w:tc>
          <w:tcPr>
            <w:tcW w:w="3206" w:type="dxa"/>
            <w:vAlign w:val="center"/>
          </w:tcPr>
          <w:p w14:paraId="45352DDD" w14:textId="0227AC45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6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9.7)</w:t>
            </w:r>
          </w:p>
        </w:tc>
      </w:tr>
      <w:tr w:rsidR="001E3109" w:rsidRPr="00DF01E6" w14:paraId="49AD3010" w14:textId="77777777" w:rsidTr="00DF01E6">
        <w:tc>
          <w:tcPr>
            <w:tcW w:w="3544" w:type="dxa"/>
            <w:vAlign w:val="center"/>
          </w:tcPr>
          <w:p w14:paraId="7C260C6B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1-50</w:t>
            </w:r>
          </w:p>
        </w:tc>
        <w:tc>
          <w:tcPr>
            <w:tcW w:w="3206" w:type="dxa"/>
            <w:vAlign w:val="center"/>
          </w:tcPr>
          <w:p w14:paraId="5AB76BBE" w14:textId="47088950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6)</w:t>
            </w:r>
          </w:p>
        </w:tc>
      </w:tr>
      <w:tr w:rsidR="001E3109" w:rsidRPr="00DF01E6" w14:paraId="3B83580D" w14:textId="77777777" w:rsidTr="00DF01E6">
        <w:tc>
          <w:tcPr>
            <w:tcW w:w="3544" w:type="dxa"/>
            <w:vAlign w:val="center"/>
          </w:tcPr>
          <w:p w14:paraId="1419C010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51-60</w:t>
            </w:r>
          </w:p>
        </w:tc>
        <w:tc>
          <w:tcPr>
            <w:tcW w:w="3206" w:type="dxa"/>
            <w:vAlign w:val="center"/>
          </w:tcPr>
          <w:p w14:paraId="3AE9EF05" w14:textId="2D88AF63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0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2.3)</w:t>
            </w:r>
          </w:p>
        </w:tc>
      </w:tr>
      <w:tr w:rsidR="0058042F" w:rsidRPr="00DF01E6" w14:paraId="101F7320" w14:textId="77777777" w:rsidTr="00DF01E6">
        <w:tc>
          <w:tcPr>
            <w:tcW w:w="3544" w:type="dxa"/>
            <w:vAlign w:val="center"/>
          </w:tcPr>
          <w:p w14:paraId="38D5BE45" w14:textId="6FBD33F7" w:rsidR="0058042F" w:rsidRPr="006A25C7" w:rsidRDefault="009B3A63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eastAsia="宋体" w:hAnsi="Book Antiqua"/>
              </w:rPr>
              <w:t>&gt;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="0058042F" w:rsidRPr="006A25C7">
              <w:rPr>
                <w:rFonts w:ascii="Book Antiqua" w:hAnsi="Book Antiqua" w:cstheme="majorBidi"/>
              </w:rPr>
              <w:t>60</w:t>
            </w:r>
          </w:p>
        </w:tc>
        <w:tc>
          <w:tcPr>
            <w:tcW w:w="3206" w:type="dxa"/>
            <w:vAlign w:val="center"/>
          </w:tcPr>
          <w:p w14:paraId="7AF124D8" w14:textId="487F841D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9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1.1)</w:t>
            </w:r>
          </w:p>
        </w:tc>
      </w:tr>
      <w:tr w:rsidR="0058042F" w:rsidRPr="00DF01E6" w14:paraId="4E352411" w14:textId="77777777" w:rsidTr="00DF01E6">
        <w:tc>
          <w:tcPr>
            <w:tcW w:w="3544" w:type="dxa"/>
            <w:vAlign w:val="center"/>
          </w:tcPr>
          <w:p w14:paraId="21904175" w14:textId="701227D0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History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of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speech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dysfluency</w:t>
            </w:r>
          </w:p>
        </w:tc>
        <w:tc>
          <w:tcPr>
            <w:tcW w:w="3206" w:type="dxa"/>
            <w:vAlign w:val="center"/>
          </w:tcPr>
          <w:p w14:paraId="362BED23" w14:textId="038E563F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3.4)</w:t>
            </w:r>
          </w:p>
        </w:tc>
      </w:tr>
    </w:tbl>
    <w:p w14:paraId="67B57D89" w14:textId="0110A9A1" w:rsidR="0058042F" w:rsidRDefault="009B3A63" w:rsidP="009B3A63">
      <w:pPr>
        <w:spacing w:line="360" w:lineRule="auto"/>
        <w:jc w:val="both"/>
        <w:rPr>
          <w:rFonts w:ascii="Book Antiqua" w:hAnsi="Book Antiqua" w:cstheme="majorBidi"/>
        </w:rPr>
      </w:pPr>
      <w:r w:rsidRPr="009B3A63">
        <w:rPr>
          <w:rFonts w:ascii="Book Antiqua" w:hAnsi="Book Antiqua" w:cstheme="majorBidi"/>
          <w:vertAlign w:val="superscript"/>
        </w:rPr>
        <w:t>1</w:t>
      </w:r>
      <w:r w:rsidR="0058042F" w:rsidRPr="00DF01E6">
        <w:rPr>
          <w:rFonts w:ascii="Book Antiqua" w:hAnsi="Book Antiqua" w:cstheme="majorBidi"/>
        </w:rPr>
        <w:t>T</w:t>
      </w:r>
      <w:r w:rsidR="007043B3">
        <w:rPr>
          <w:rFonts w:ascii="Book Antiqua" w:hAnsi="Book Antiqua" w:cstheme="majorBidi"/>
        </w:rPr>
        <w:t>he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</w:t>
      </w:r>
      <w:r w:rsidR="0058042F" w:rsidRPr="00DF01E6">
        <w:rPr>
          <w:rFonts w:ascii="Book Antiqua" w:hAnsi="Book Antiqua" w:cstheme="majorBidi"/>
        </w:rPr>
        <w:t>otal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number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82,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ag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gender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reported.</w:t>
      </w:r>
    </w:p>
    <w:p w14:paraId="389DD70C" w14:textId="77777777" w:rsidR="009B3A63" w:rsidRPr="00DF01E6" w:rsidRDefault="009B3A63" w:rsidP="0058042F">
      <w:pPr>
        <w:spacing w:line="360" w:lineRule="auto"/>
        <w:jc w:val="lowKashida"/>
        <w:rPr>
          <w:rFonts w:ascii="Book Antiqua" w:hAnsi="Book Antiqua" w:cstheme="majorBidi"/>
        </w:rPr>
      </w:pPr>
    </w:p>
    <w:p w14:paraId="1A4FBEE1" w14:textId="77777777" w:rsidR="0058042F" w:rsidRPr="00DF01E6" w:rsidRDefault="0058042F" w:rsidP="0058042F">
      <w:pPr>
        <w:spacing w:line="360" w:lineRule="auto"/>
        <w:jc w:val="lowKashida"/>
        <w:rPr>
          <w:rFonts w:ascii="Book Antiqua" w:hAnsi="Book Antiqua" w:cstheme="majorBidi"/>
        </w:rPr>
        <w:sectPr w:rsidR="0058042F" w:rsidRPr="00DF01E6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5A7736" w14:textId="1E16EC49" w:rsidR="003D6A21" w:rsidRPr="003D6A21" w:rsidRDefault="003D6A21" w:rsidP="003D6A21">
      <w:pPr>
        <w:spacing w:after="160" w:line="360" w:lineRule="auto"/>
        <w:jc w:val="both"/>
        <w:rPr>
          <w:rFonts w:ascii="Book Antiqua" w:eastAsia="Calibri" w:hAnsi="Book Antiqua"/>
          <w:b/>
          <w:bCs/>
        </w:rPr>
      </w:pPr>
      <w:r w:rsidRPr="003D6A21">
        <w:rPr>
          <w:rFonts w:ascii="Book Antiqua" w:eastAsia="Calibri" w:hAnsi="Book Antiqua"/>
          <w:b/>
          <w:bCs/>
        </w:rPr>
        <w:lastRenderedPageBreak/>
        <w:t>Tabl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3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Summary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of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th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cas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reports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of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drug-induced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stuttering</w:t>
      </w:r>
    </w:p>
    <w:tbl>
      <w:tblPr>
        <w:tblStyle w:val="10"/>
        <w:tblW w:w="14940" w:type="dxa"/>
        <w:tblInd w:w="-11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0"/>
        <w:gridCol w:w="900"/>
        <w:gridCol w:w="1350"/>
        <w:gridCol w:w="1440"/>
        <w:gridCol w:w="1710"/>
        <w:gridCol w:w="1260"/>
        <w:gridCol w:w="1350"/>
        <w:gridCol w:w="1440"/>
        <w:gridCol w:w="1350"/>
        <w:gridCol w:w="1350"/>
        <w:gridCol w:w="1170"/>
      </w:tblGrid>
      <w:tr w:rsidR="003D6A21" w:rsidRPr="003D6A21" w14:paraId="28C773CF" w14:textId="77777777" w:rsidTr="00261535"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377234F" w14:textId="2FF9A5F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Offendin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ru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sage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C928848" w14:textId="29C14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Patients’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gender/age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proofErr w:type="spellStart"/>
            <w:r w:rsidRPr="003D6A21">
              <w:rPr>
                <w:rFonts w:ascii="Book Antiqua" w:eastAsia="Calibri" w:hAnsi="Book Antiqua" w:cs="Arial"/>
                <w:b/>
                <w:bCs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  <w:b/>
                <w:bCs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C83124A" w14:textId="791F95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Mai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indicatio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dru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administration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5B617C85" w14:textId="14F8DD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medications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sage)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10996A82" w14:textId="120B8BB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Onset</w:t>
            </w:r>
            <w:r w:rsidR="00073D96">
              <w:rPr>
                <w:rFonts w:ascii="Book Antiqua" w:eastAsia="Calibri" w:hAnsi="Book Antiqua" w:cs="Arial"/>
                <w:b/>
                <w:bCs/>
              </w:rPr>
              <w:t>/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aggravatio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stuttering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897AE14" w14:textId="3493F3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Primary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behavior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DFE1F97" w14:textId="2AE0C89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symptom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041D5806" w14:textId="0BB075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Management</w:t>
            </w:r>
            <w:r w:rsidR="002973E9">
              <w:rPr>
                <w:rFonts w:ascii="Book Antiqua" w:eastAsia="Calibri" w:hAnsi="Book Antiqua" w:cs="Calibri"/>
                <w:b/>
                <w:bCs/>
              </w:rPr>
              <w:t xml:space="preserve">,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response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4C68BBC" w14:textId="404B2E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  <w:lang w:bidi="fa-IR"/>
              </w:rPr>
            </w:pP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Recurrence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stuttering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after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medication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resumption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FEB95EB" w14:textId="1F4149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disorder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BE3447F" w14:textId="4E04DD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bookmarkStart w:id="13" w:name="_Hlk58095321"/>
            <w:r w:rsidRPr="00CF5681">
              <w:rPr>
                <w:rFonts w:ascii="Book Antiqua" w:eastAsia="Calibri" w:hAnsi="Book Antiqua" w:cs="Arial"/>
                <w:b/>
                <w:bCs/>
              </w:rPr>
              <w:t>Ref</w:t>
            </w:r>
            <w:r w:rsidR="00FB55F0" w:rsidRPr="00CF5681">
              <w:rPr>
                <w:rFonts w:ascii="Book Antiqua" w:eastAsia="Calibri" w:hAnsi="Book Antiqua" w:cs="Arial"/>
                <w:b/>
                <w:bCs/>
              </w:rPr>
              <w:t>.</w:t>
            </w:r>
          </w:p>
        </w:tc>
      </w:tr>
      <w:bookmarkEnd w:id="13"/>
      <w:tr w:rsidR="003D6A21" w:rsidRPr="003D6A21" w14:paraId="3C92D911" w14:textId="77777777" w:rsidTr="00261535">
        <w:tc>
          <w:tcPr>
            <w:tcW w:w="1620" w:type="dxa"/>
            <w:tcBorders>
              <w:top w:val="single" w:sz="4" w:space="0" w:color="auto"/>
            </w:tcBorders>
          </w:tcPr>
          <w:p w14:paraId="06B2A478" w14:textId="3743C5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0E5C4206" w14:textId="77777777" w:rsidR="003D6A21" w:rsidRPr="003D6A21" w:rsidRDefault="003D6A21" w:rsidP="006C5767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10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45D9D0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DHA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165DB58A" w14:textId="2CBBC8B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240A381D" w14:textId="18566C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="006C5767"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717873A" w14:textId="37774C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ing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dib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CAB9BFB" w14:textId="3F9671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havior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el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mun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frustration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7E8BB2D6" w14:textId="4E95B5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="006C5767"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omoxe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6C5767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</w:rPr>
              <w:t>significant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duction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o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5058C6F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78D591B9" w14:textId="11D628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uret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ndrom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ergi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fec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equ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tor</w:t>
            </w:r>
            <w:r w:rsidR="007929E2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3444558D" w14:textId="74A1FB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Donahe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Donaher&lt;/Author&gt;&lt;Year&gt;2009&lt;/Year&gt;&lt;RecNum&gt;158&lt;/RecNum&gt;&lt;DisplayText&gt;&lt;style face="superscript"&gt;[82]&lt;/style&gt;&lt;/DisplayText&gt;&lt;record&gt;&lt;rec-number&gt;158&lt;/rec-number&gt;&lt;foreign-keys&gt;&lt;key app="EN" db-id="r20wt9p5fzt0tgeewaxv0fejvs59t9zrpvxd"&gt;158&lt;/key&gt;&lt;/foreign-keys&gt;&lt;ref-type name="Journal Article"&gt;17&lt;/ref-type&gt;&lt;contributors&gt;&lt;authors&gt;&lt;author&gt;Donaher, Joseph&lt;/author&gt;&lt;author&gt;Healey, E Charles&lt;/author&gt;&lt;author&gt;Zobell, Anneli&lt;/author&gt;&lt;/authors&gt;&lt;/contributors&gt;&lt;titles&gt;&lt;title&gt;The effects of ADHD medication changes on a child who stutters&lt;/title&gt;&lt;secondary-title&gt;Perspectives on Fluency and Fluency Disorders&lt;/secondary-title&gt;&lt;/titles&gt;&lt;periodical&gt;&lt;full-title&gt;Perspectives on Fluency and Fluency Disorders&lt;/full-title&gt;&lt;/periodical&gt;&lt;pages&gt;95-98&lt;/pages&gt;&lt;volume&gt;19&lt;/volume&gt;&lt;number&gt;3&lt;/number&gt;&lt;dates&gt;&lt;year&gt;2009&lt;/year&gt;&lt;/dates&gt;&lt;isbn&gt;1940-7602&lt;/isbn&gt;&lt;urls&gt;&lt;/urls&gt;&lt;electronic-resource-num&gt;https://doi.org/10.1044/ffd19.3.9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2" w:tooltip="Donaher, 2009 #15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844ACDC" w14:textId="77777777" w:rsidTr="00261535">
        <w:tc>
          <w:tcPr>
            <w:tcW w:w="1620" w:type="dxa"/>
          </w:tcPr>
          <w:p w14:paraId="689E28A8" w14:textId="6FD8788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lprazol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</w:p>
        </w:tc>
        <w:tc>
          <w:tcPr>
            <w:tcW w:w="900" w:type="dxa"/>
          </w:tcPr>
          <w:p w14:paraId="168A99D0" w14:textId="22C7FC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E3B7FCD" w14:textId="1777DA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2BA2C101" w14:textId="67930C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DD2FB90" w14:textId="1D26F94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hor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42097FA1" w14:textId="33DAE5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m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mma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bstan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econd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atolog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ima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enching</w:t>
            </w:r>
          </w:p>
        </w:tc>
        <w:tc>
          <w:tcPr>
            <w:tcW w:w="1350" w:type="dxa"/>
          </w:tcPr>
          <w:p w14:paraId="017225CC" w14:textId="448E5E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ro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u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I/IV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stol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urm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ick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stol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t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ap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enos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nter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ro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eries</w:t>
            </w:r>
          </w:p>
        </w:tc>
        <w:tc>
          <w:tcPr>
            <w:tcW w:w="1440" w:type="dxa"/>
          </w:tcPr>
          <w:p w14:paraId="1320C294" w14:textId="00BCAA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prazolam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53CE0A8" w14:textId="3BD22E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0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prazola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.</w:t>
            </w:r>
            <w:r w:rsidR="007929E2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pp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lacebo</w:t>
            </w:r>
          </w:p>
        </w:tc>
        <w:tc>
          <w:tcPr>
            <w:tcW w:w="1350" w:type="dxa"/>
          </w:tcPr>
          <w:p w14:paraId="5B83593B" w14:textId="6A33E0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9032238" w14:textId="7A84E355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8" w:tooltip="Elliott, 1985 #1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Elliott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Elliott&lt;/Author&gt;&lt;Year&gt;1985&lt;/Year&gt;&lt;RecNum&gt;1&lt;/RecNum&gt;&lt;DisplayText&gt;&lt;style face="superscript"&gt;[83]&lt;/style&gt;&lt;/DisplayText&gt;&lt;record&gt;&lt;rec-number&gt;1&lt;/rec-number&gt;&lt;foreign-keys&gt;&lt;key app="EN" db-id="00pe2awedpxt0nee9f75fxs90p2ssv0vw5x2"&gt;1&lt;/key&gt;&lt;/foreign-keys&gt;&lt;ref-type name="Journal Article"&gt;17&lt;/ref-type&gt;&lt;contributors&gt;&lt;authors&gt;&lt;author&gt;Elliott, Richard L&lt;/author&gt;&lt;author&gt;Thomas, Blain J&lt;/author&gt;&lt;/authors&gt;&lt;/contributors&gt;&lt;titles&gt;&lt;title&gt;A case report of alprazolam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159-160&lt;/pages&gt;&lt;volume&gt;5&lt;/volume&gt;&lt;number&gt;3&lt;/number&gt;&lt;dates&gt;&lt;year&gt;1985&lt;/year&gt;&lt;/dates&gt;&lt;isbn&gt;0271-0749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3" w:tooltip="Elliott, 1985 #1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E3288BB" w14:textId="77777777" w:rsidTr="00261535">
        <w:tc>
          <w:tcPr>
            <w:tcW w:w="1620" w:type="dxa"/>
          </w:tcPr>
          <w:p w14:paraId="3205E69A" w14:textId="315AB3FA" w:rsidR="003D6A21" w:rsidRPr="007929E2" w:rsidRDefault="007929E2" w:rsidP="007929E2">
            <w:pPr>
              <w:autoSpaceDE w:val="0"/>
              <w:autoSpaceDN w:val="0"/>
              <w:adjustRightInd w:val="0"/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ripiprazole (</w:t>
            </w:r>
            <w:r w:rsidR="003D6A21" w:rsidRPr="003D6A21">
              <w:rPr>
                <w:rFonts w:ascii="Book Antiqua" w:eastAsia="Calibri" w:hAnsi="Book Antiqua" w:cs="AdvTT6120e2aa"/>
              </w:rPr>
              <w:t>2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="003D6A21"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276C647C" w14:textId="641AC4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8</w:t>
            </w:r>
          </w:p>
        </w:tc>
        <w:tc>
          <w:tcPr>
            <w:tcW w:w="1350" w:type="dxa"/>
          </w:tcPr>
          <w:p w14:paraId="0457A7EA" w14:textId="760D83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bined-type</w:t>
            </w:r>
          </w:p>
        </w:tc>
        <w:tc>
          <w:tcPr>
            <w:tcW w:w="1440" w:type="dxa"/>
          </w:tcPr>
          <w:p w14:paraId="31D17EB2" w14:textId="5C909BE8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tomoxeti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2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1710" w:type="dxa"/>
          </w:tcPr>
          <w:p w14:paraId="1DED990A" w14:textId="33A88E3D" w:rsidR="003D6A21" w:rsidRPr="007929E2" w:rsidRDefault="003D6A21" w:rsidP="007929E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ft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f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starting</w:t>
            </w:r>
            <w:r w:rsidR="007929E2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</w:p>
        </w:tc>
        <w:tc>
          <w:tcPr>
            <w:tcW w:w="1260" w:type="dxa"/>
          </w:tcPr>
          <w:p w14:paraId="3F14E22F" w14:textId="0DDDF7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N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</w:p>
        </w:tc>
        <w:tc>
          <w:tcPr>
            <w:tcW w:w="1350" w:type="dxa"/>
          </w:tcPr>
          <w:p w14:paraId="1F35FED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57E48CE" w14:textId="06448A2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OT46dcae81"/>
              </w:rPr>
              <w:t>DC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o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2973E9">
              <w:rPr>
                <w:rFonts w:ascii="Book Antiqua" w:eastAsia="Calibri" w:hAnsi="Book Antiqua" w:cs="AdvTT6120e2aa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</w:p>
        </w:tc>
        <w:tc>
          <w:tcPr>
            <w:tcW w:w="1350" w:type="dxa"/>
          </w:tcPr>
          <w:p w14:paraId="08BC0AB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0F3B5F8" w14:textId="4DD29C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170" w:type="dxa"/>
          </w:tcPr>
          <w:p w14:paraId="1098BA5F" w14:textId="4B9584A9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7" w:tooltip="Ünay, 2018 #2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Üna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ED51E0">
                <w:rPr>
                  <w:rFonts w:ascii="Book Antiqua" w:eastAsia="Calibri" w:hAnsi="Book Antiqua" w:cs="Arial"/>
                  <w:noProof/>
                </w:rPr>
                <w:t>et</w:t>
              </w:r>
              <w:r w:rsidR="00976B8B" w:rsidRPr="00ED51E0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ED51E0">
                <w:rPr>
                  <w:rFonts w:ascii="Book Antiqua" w:eastAsia="Calibri" w:hAnsi="Book Antiqua" w:cs="Arial"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Ünay&lt;/Author&gt;&lt;Year&gt;2018&lt;/Year&gt;&lt;RecNum&gt;26&lt;/RecNum&gt;&lt;DisplayText&gt;&lt;style face="superscript"&gt;[84]&lt;/style&gt;&lt;/DisplayText&gt;&lt;record&gt;&lt;rec-number&gt;26&lt;/rec-number&gt;&lt;foreign-keys&gt;&lt;key app="EN" db-id="00pe2awedpxt0nee9f75fxs90p2ssv0vw5x2"&gt;26&lt;/key&gt;&lt;/foreign-keys&gt;&lt;ref-type name="Journal Article"&gt;17&lt;/ref-type&gt;&lt;contributors&gt;&lt;authors&gt;&lt;author&gt;Ünay, Mihriban&lt;/author&gt;&lt;author&gt;Adanır, Aslı Sürer&lt;/author&gt;&lt;author&gt;Özatalay, Esin&lt;/author&gt;&lt;/authors&gt;&lt;/contributors&gt;&lt;titles&gt;&lt;title&gt;Aripiprazole-induced stuttering in an 8 year-old boy with ADHD&lt;/title&gt;&lt;secondary-title&gt;Klinik Psikofarmakoloji Bulteni&lt;/secondary-title&gt;&lt;/titles&gt;&lt;pages&gt;230-231&lt;/pages&gt;&lt;volume&gt;28&lt;/volume&gt;&lt;dates&gt;&lt;year&gt;2018&lt;/year&gt;&lt;/dates&gt;&lt;isbn&gt;1017-7833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4" w:tooltip="Ünay, 2018 #2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4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44FB2A81" w14:textId="77777777" w:rsidTr="00261535">
        <w:tc>
          <w:tcPr>
            <w:tcW w:w="1620" w:type="dxa"/>
          </w:tcPr>
          <w:p w14:paraId="03B44CF2" w14:textId="5B3298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36F89FAE" w14:textId="31013A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1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B129FCA" w14:textId="07DBE8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2973E9">
              <w:rPr>
                <w:rFonts w:ascii="Book Antiqua" w:eastAsia="Calibri" w:hAnsi="Book Antiqua" w:cs="Arial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tellect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2973E9">
              <w:rPr>
                <w:rFonts w:ascii="Book Antiqua" w:eastAsia="Calibri" w:hAnsi="Book Antiqua" w:cs="Arial"/>
              </w:rPr>
              <w:t>d</w:t>
            </w:r>
            <w:r w:rsidRPr="003D6A21">
              <w:rPr>
                <w:rFonts w:ascii="Book Antiqua" w:eastAsia="Calibri" w:hAnsi="Book Antiqua" w:cs="Arial"/>
              </w:rPr>
              <w:t>isability</w:t>
            </w:r>
          </w:p>
        </w:tc>
        <w:tc>
          <w:tcPr>
            <w:tcW w:w="1440" w:type="dxa"/>
          </w:tcPr>
          <w:p w14:paraId="1488F076" w14:textId="06CDD00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No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th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rugs</w:t>
            </w:r>
          </w:p>
        </w:tc>
        <w:tc>
          <w:tcPr>
            <w:tcW w:w="1710" w:type="dxa"/>
          </w:tcPr>
          <w:p w14:paraId="647D9DE1" w14:textId="1A63E9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4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dvTT7c3c51d9"/>
              </w:rPr>
              <w:t>wk</w:t>
            </w:r>
            <w:proofErr w:type="spellEnd"/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creas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10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/d</w:t>
            </w:r>
          </w:p>
        </w:tc>
        <w:tc>
          <w:tcPr>
            <w:tcW w:w="1260" w:type="dxa"/>
          </w:tcPr>
          <w:p w14:paraId="421EB7B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166168C" w14:textId="1D671F80" w:rsidR="003D6A21" w:rsidRPr="0071691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t>Addi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lonazepa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0.7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/d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n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mprovem</w:t>
            </w:r>
            <w:r w:rsidRPr="003D6A21">
              <w:rPr>
                <w:rFonts w:ascii="Book Antiqua" w:eastAsia="Calibri" w:hAnsi="Book Antiqua" w:cs="AdvTT7c3c51d9"/>
              </w:rPr>
              <w:lastRenderedPageBreak/>
              <w:t>ent</w:t>
            </w:r>
            <w:r w:rsidR="00716916">
              <w:rPr>
                <w:rFonts w:ascii="Book Antiqua" w:hAnsi="Book Antiqua" w:cs="AdvTT7c3c51d9" w:hint="eastAsia"/>
                <w:lang w:eastAsia="zh-CN"/>
              </w:rPr>
              <w:t>.</w:t>
            </w:r>
            <w:r w:rsidR="00716916">
              <w:rPr>
                <w:rFonts w:ascii="Book Antiqua" w:hAnsi="Book Antiqua" w:cs="AdvTT7c3c51d9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Reduc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ripiprazol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over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10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d</w:t>
            </w:r>
          </w:p>
        </w:tc>
        <w:tc>
          <w:tcPr>
            <w:tcW w:w="1440" w:type="dxa"/>
          </w:tcPr>
          <w:p w14:paraId="647BBF5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7A695010" w14:textId="5BCD7E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-emergenc</w:t>
            </w:r>
            <w:r w:rsidRPr="003D6A21">
              <w:rPr>
                <w:rFonts w:ascii="Book Antiqua" w:eastAsia="Calibri" w:hAnsi="Book Antiqua" w:cs="Arial"/>
              </w:rPr>
              <w:lastRenderedPageBreak/>
              <w:t>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pond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aripirazole</w:t>
            </w:r>
            <w:proofErr w:type="spellEnd"/>
          </w:p>
        </w:tc>
        <w:tc>
          <w:tcPr>
            <w:tcW w:w="1350" w:type="dxa"/>
          </w:tcPr>
          <w:p w14:paraId="35316AA0" w14:textId="617C4C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3D45CDC" w14:textId="73695EC4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2" w:tooltip="Naguy, 2020 #2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Nagu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Naguy&lt;/Author&gt;&lt;Year&gt;2020&lt;/Year&gt;&lt;RecNum&gt;829&lt;/RecNum&gt;&lt;DisplayText&gt;&lt;style face="superscript"&gt;[85]&lt;/style&gt;&lt;/DisplayText&gt;&lt;record&gt;&lt;rec-number&gt;829&lt;/rec-number&gt;&lt;foreign-keys&gt;&lt;key app="EN" db-id="r20wt9p5fzt0tgeewaxv0fejvs59t9zrpvxd"&gt;829&lt;/key&gt;&lt;/foreign-keys&gt;&lt;ref-type name="Journal Article"&gt;17&lt;/ref-type&gt;&lt;contributors&gt;&lt;authors&gt;&lt;author&gt;Naguy, Ahmed&lt;/author&gt;&lt;author&gt;Moodliar, Seshni&lt;/author&gt;&lt;author&gt;Elsori, Dalal H&lt;/author&gt;&lt;author&gt;Alamiri, Bibi&lt;/author&gt;&lt;/authors&gt;&lt;/contributors&gt;&lt;titles&gt;&lt;title&gt;Dose-dependent aripiprazole-induced stuttering in a child with mild intellectual disability&lt;/title&gt;&lt;secondary-title&gt;American Journal of Therapeutics&lt;/secondary-title&gt;&lt;/titles&gt;&lt;periodical&gt;&lt;full-title&gt;American journal of therapeutics&lt;/full-title&gt;&lt;/periodical&gt;&lt;dates&gt;&lt;year&gt;2020&lt;/year&gt;&lt;/dates&gt;&lt;isbn&gt;1075-2765&lt;/isbn&gt;&lt;urls&gt;&lt;/urls&gt;&lt;custom2&gt;32167942&lt;/custom2&gt;&lt;electronic-resource-num&gt;10.1097/MJT.000000000000115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5" w:tooltip="Naguy, 2020 #82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5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C0DA9B3" w14:textId="77777777" w:rsidTr="00261535">
        <w:tc>
          <w:tcPr>
            <w:tcW w:w="1620" w:type="dxa"/>
          </w:tcPr>
          <w:p w14:paraId="729A74BF" w14:textId="3696B1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tom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start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A7DB415" w14:textId="77777777" w:rsidR="003D6A21" w:rsidRPr="003D6A21" w:rsidRDefault="003D6A21" w:rsidP="002973E9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14</w:t>
            </w:r>
          </w:p>
        </w:tc>
        <w:tc>
          <w:tcPr>
            <w:tcW w:w="1350" w:type="dxa"/>
          </w:tcPr>
          <w:p w14:paraId="3372444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DHD</w:t>
            </w:r>
          </w:p>
        </w:tc>
        <w:tc>
          <w:tcPr>
            <w:tcW w:w="1440" w:type="dxa"/>
          </w:tcPr>
          <w:p w14:paraId="41B2FA11" w14:textId="140AA6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0A302B95" w14:textId="5FF191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omoxetine</w:t>
            </w:r>
          </w:p>
        </w:tc>
        <w:tc>
          <w:tcPr>
            <w:tcW w:w="1260" w:type="dxa"/>
          </w:tcPr>
          <w:p w14:paraId="750498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C5ED22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6E72DE94" w14:textId="147AB3F7" w:rsidR="003D6A21" w:rsidRPr="0071691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n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716916">
              <w:rPr>
                <w:rFonts w:ascii="Book Antiqua" w:hAnsi="Book Antiqua" w:cs="Calibri" w:hint="eastAsia"/>
                <w:color w:val="242021"/>
                <w:lang w:eastAsia="zh-CN"/>
              </w:rPr>
              <w:t>.</w:t>
            </w:r>
            <w:r w:rsidR="00716916">
              <w:rPr>
                <w:rFonts w:ascii="Book Antiqua" w:hAnsi="Book Antiqua" w:cs="Calibri"/>
                <w:color w:val="242021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tomoxetin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ethylphe</w:t>
            </w:r>
            <w:r w:rsidRPr="003D6A21">
              <w:rPr>
                <w:rFonts w:ascii="Book Antiqua" w:eastAsia="Calibri" w:hAnsi="Book Antiqua" w:cs="Calibri"/>
                <w:color w:val="242021"/>
              </w:rPr>
              <w:lastRenderedPageBreak/>
              <w:t>nidate</w:t>
            </w:r>
            <w:r w:rsidR="002973E9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tomoxetine-induce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nsiderab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evelopmental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47D1C8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R</w:t>
            </w:r>
          </w:p>
        </w:tc>
        <w:tc>
          <w:tcPr>
            <w:tcW w:w="1350" w:type="dxa"/>
          </w:tcPr>
          <w:p w14:paraId="55FD3704" w14:textId="500C990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yr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dominan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attentive</w:t>
            </w:r>
          </w:p>
        </w:tc>
        <w:tc>
          <w:tcPr>
            <w:tcW w:w="1170" w:type="dxa"/>
          </w:tcPr>
          <w:p w14:paraId="6E346B84" w14:textId="60C8AE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Cicek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instrText xml:space="preserve"> ADDIN EN.CITE &lt;EndNote&gt;&lt;Cite&gt;&lt;Author&gt;Cicek&lt;/Author&gt;&lt;Year&gt;2020&lt;/Year&gt;&lt;RecNum&gt;913&lt;/RecNum&gt;&lt;DisplayText&gt;&lt;style face="superscript"&gt;[86]&lt;/style&gt;&lt;/DisplayText&gt;&lt;record&gt;&lt;rec-number&gt;913&lt;/rec-number&gt;&lt;foreign-keys&gt;&lt;key app="EN" db-id="r20wt9p5fzt0tgeewaxv0fejvs59t9zrpvxd"&gt;913&lt;/key&gt;&lt;/foreign-keys&gt;&lt;ref-type name="Journal Article"&gt;17&lt;/ref-type&gt;&lt;contributors&gt;&lt;authors&gt;&lt;author&gt;Cicek, Ayla Uzun&lt;/author&gt;&lt;/authors&gt;&lt;/contributors&gt;&lt;titles&gt;&lt;title&gt;Aggravating influence of atomoxetine on the severity of stuttering and its successful treatment with methylphenidate: a case report&lt;/title&gt;&lt;secondary-title&gt;Dusunen Adam&lt;/secondary-title&gt;&lt;/titles&gt;&lt;periodical&gt;&lt;full-title&gt;Dusunen Adam&lt;/full-title&gt;&lt;/periodical&gt;&lt;pages&gt;210-213&lt;/pages&gt;&lt;volume&gt;33&lt;/volume&gt;&lt;number&gt;2&lt;/number&gt;&lt;dates&gt;&lt;year&gt;2020&lt;/year&gt;&lt;/dates&gt;&lt;isbn&gt;1018-8681&lt;/isbn&gt;&lt;urls&gt;&lt;/urls&gt;&lt;electronic-resource-num&gt; 10.14744/DAJPNS.2020.00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6" w:tooltip="Cicek, 2020 #913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end"/>
            </w:r>
          </w:p>
        </w:tc>
      </w:tr>
      <w:tr w:rsidR="003D6A21" w:rsidRPr="003D6A21" w14:paraId="146F91A9" w14:textId="77777777" w:rsidTr="00261535">
        <w:tc>
          <w:tcPr>
            <w:tcW w:w="1620" w:type="dxa"/>
          </w:tcPr>
          <w:p w14:paraId="652A4382" w14:textId="4B68D975" w:rsidR="003D6A21" w:rsidRPr="002973E9" w:rsidRDefault="003D6A21" w:rsidP="002973E9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Bupropion</w:t>
            </w:r>
            <w:r w:rsidR="002973E9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SR)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5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I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</w:p>
        </w:tc>
        <w:tc>
          <w:tcPr>
            <w:tcW w:w="900" w:type="dxa"/>
          </w:tcPr>
          <w:p w14:paraId="216CB00A" w14:textId="321A91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9</w:t>
            </w:r>
          </w:p>
        </w:tc>
        <w:tc>
          <w:tcPr>
            <w:tcW w:w="1350" w:type="dxa"/>
          </w:tcPr>
          <w:p w14:paraId="59731F6D" w14:textId="106B44C2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30897AAE" w14:textId="4A4BAA4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5343623" w14:textId="7E0FD2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  <w:rtl/>
              </w:rPr>
              <w:t xml:space="preserve"> </w:t>
            </w:r>
          </w:p>
        </w:tc>
        <w:tc>
          <w:tcPr>
            <w:tcW w:w="1260" w:type="dxa"/>
          </w:tcPr>
          <w:p w14:paraId="5F0D96C8" w14:textId="08B8B3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pro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osyllab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-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oge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</w:p>
        </w:tc>
        <w:tc>
          <w:tcPr>
            <w:tcW w:w="1350" w:type="dxa"/>
          </w:tcPr>
          <w:p w14:paraId="6CB256B9" w14:textId="7E39857D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ng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diadochokinesia</w:t>
            </w:r>
          </w:p>
        </w:tc>
        <w:tc>
          <w:tcPr>
            <w:tcW w:w="1440" w:type="dxa"/>
          </w:tcPr>
          <w:p w14:paraId="10B5E667" w14:textId="4256B6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2D54C62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8436E23" w14:textId="010B162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DE4FAA0" w14:textId="3757DB02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9" w:tooltip="Fetterolf, 2013 #1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Fetterolf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Fetterolf&lt;/Author&gt;&lt;Year&gt;2013&lt;/Year&gt;&lt;RecNum&gt;16&lt;/RecNum&gt;&lt;DisplayText&gt;&lt;style face="superscript"&gt;[78]&lt;/style&gt;&lt;/DisplayText&gt;&lt;record&gt;&lt;rec-number&gt;16&lt;/rec-number&gt;&lt;foreign-keys&gt;&lt;key app="EN" db-id="00pe2awedpxt0nee9f75fxs90p2ssv0vw5x2"&gt;16&lt;/key&gt;&lt;/foreign-keys&gt;&lt;ref-type name="Journal Article"&gt;17&lt;/ref-type&gt;&lt;contributors&gt;&lt;authors&gt;&lt;author&gt;Fetterolf, Frank&lt;/author&gt;&lt;author&gt;Marceau, Michael&lt;/author&gt;&lt;/authors&gt;&lt;/contributors&gt;&lt;titles&gt;&lt;title&gt;A case of bupropion-induced stuttering&lt;/title&gt;&lt;secondary-title&gt;General Hospital Psychiatry&lt;/secondary-title&gt;&lt;/titles&gt;&lt;periodical&gt;&lt;full-title&gt;General Hospital Psychiatry&lt;/full-title&gt;&lt;abbr-1&gt;Gen. Hosp. Psychiatry&lt;/abbr-1&gt;&lt;abbr-2&gt;Gen Hosp Psychiatry&lt;/abbr-2&gt;&lt;/periodical&gt;&lt;pages&gt;574. e7-574. e8&lt;/pages&gt;&lt;volume&gt;35&lt;/volume&gt;&lt;number&gt;5&lt;/number&gt;&lt;dates&gt;&lt;year&gt;2013&lt;/year&gt;&lt;/dates&gt;&lt;isbn&gt;0163-8343&lt;/isbn&gt;&lt;urls&gt;&lt;/urls&gt;&lt;electronic-resource-num&gt;http://dx.doi.org/10.1016/j.genhosppsych.2012.07.00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8" w:tooltip="Fetterolf, 2013 #1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5960EAF4" w14:textId="77777777" w:rsidTr="00261535">
        <w:tc>
          <w:tcPr>
            <w:tcW w:w="1620" w:type="dxa"/>
          </w:tcPr>
          <w:p w14:paraId="1733C974" w14:textId="60E0E3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Bupropi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lastRenderedPageBreak/>
              <w:t>S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38C41E70" w14:textId="0DFCCA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lastRenderedPageBreak/>
              <w:t>38</w:t>
            </w:r>
          </w:p>
        </w:tc>
        <w:tc>
          <w:tcPr>
            <w:tcW w:w="1350" w:type="dxa"/>
          </w:tcPr>
          <w:p w14:paraId="56D08A79" w14:textId="713FDE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ep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195D315B" w14:textId="1A0A57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rugs</w:t>
            </w:r>
          </w:p>
        </w:tc>
        <w:tc>
          <w:tcPr>
            <w:tcW w:w="1710" w:type="dxa"/>
          </w:tcPr>
          <w:p w14:paraId="273B2B07" w14:textId="590DBC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3EE8383" w14:textId="4EEC25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Involunta</w:t>
            </w:r>
            <w:r w:rsidRPr="003D6A21">
              <w:rPr>
                <w:rFonts w:ascii="Book Antiqua" w:eastAsia="Calibri" w:hAnsi="Book Antiqua" w:cs="Arial"/>
              </w:rPr>
              <w:lastRenderedPageBreak/>
              <w:t>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fe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hyth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</w:p>
        </w:tc>
        <w:tc>
          <w:tcPr>
            <w:tcW w:w="1350" w:type="dxa"/>
          </w:tcPr>
          <w:p w14:paraId="1037F58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4DD2498D" w14:textId="386ACF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upropion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75C9173" w14:textId="7330AA1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-</w:t>
            </w:r>
            <w:r w:rsidRPr="003D6A21">
              <w:rPr>
                <w:rFonts w:ascii="Book Antiqua" w:eastAsia="Calibri" w:hAnsi="Book Antiqua" w:cs="Arial"/>
              </w:rPr>
              <w:lastRenderedPageBreak/>
              <w:t>adminis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mm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mediately</w:t>
            </w:r>
          </w:p>
        </w:tc>
        <w:tc>
          <w:tcPr>
            <w:tcW w:w="1350" w:type="dxa"/>
          </w:tcPr>
          <w:p w14:paraId="5544997B" w14:textId="32996A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mo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3C0E012" w14:textId="6B30EF5C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hyperlink w:anchor="_ENREF_4" w:tooltip="Bhatia, 2015 #1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Bhatia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lastRenderedPageBreak/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Bhatia&lt;/Author&gt;&lt;Year&gt;2015&lt;/Year&gt;&lt;RecNum&gt;17&lt;/RecNum&gt;&lt;DisplayText&gt;&lt;style face="superscript"&gt;[79]&lt;/style&gt;&lt;/DisplayText&gt;&lt;record&gt;&lt;rec-number&gt;17&lt;/rec-number&gt;&lt;foreign-keys&gt;&lt;key app="EN" db-id="00pe2awedpxt0nee9f75fxs90p2ssv0vw5x2"&gt;17&lt;/key&gt;&lt;/foreign-keys&gt;&lt;ref-type name="Journal Article"&gt;17&lt;/ref-type&gt;&lt;contributors&gt;&lt;authors&gt;&lt;author&gt;Bhatia, Manjeet S&lt;/author&gt;&lt;/authors&gt;&lt;/contributors&gt;&lt;titles&gt;&lt;title&gt;Bupropion-induced stuttering&lt;/title&gt;&lt;secondary-title&gt;The primary care companion for CNS disorders&lt;/secondary-title&gt;&lt;/titles&gt;&lt;volume&gt;17&lt;/volume&gt;&lt;number&gt;4&lt;/number&gt;&lt;dates&gt;&lt;year&gt;2015&lt;/year&gt;&lt;/dates&gt;&lt;urls&gt;&lt;/urls&gt;&lt;electronic-resource-num&gt;10.4088/PCC.15l0177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9" w:tooltip="Bhatia, 2015 #17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8724D12" w14:textId="77777777" w:rsidTr="00261535">
        <w:tc>
          <w:tcPr>
            <w:tcW w:w="1620" w:type="dxa"/>
          </w:tcPr>
          <w:p w14:paraId="2396E61D" w14:textId="74B3B9BA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lastRenderedPageBreak/>
              <w:t>Bupropi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XL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6F06ADCA" w14:textId="500AB5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E46149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1191E384" w14:textId="4F7109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4D20B02" w14:textId="31BAB1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</w:p>
        </w:tc>
        <w:tc>
          <w:tcPr>
            <w:tcW w:w="1260" w:type="dxa"/>
          </w:tcPr>
          <w:p w14:paraId="28FD0D37" w14:textId="59CDEF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OT46dcae81"/>
              </w:rPr>
              <w:t>Difficulty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starting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words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and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repetition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o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lastRenderedPageBreak/>
              <w:t>syllables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</w:p>
        </w:tc>
        <w:tc>
          <w:tcPr>
            <w:tcW w:w="1350" w:type="dxa"/>
          </w:tcPr>
          <w:p w14:paraId="0EF0C7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7B196D88" w14:textId="5A9E7E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minis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loperidol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C57506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mpro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98BE628" w14:textId="33E315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</w:p>
        </w:tc>
        <w:tc>
          <w:tcPr>
            <w:tcW w:w="1350" w:type="dxa"/>
          </w:tcPr>
          <w:p w14:paraId="270947CD" w14:textId="1ECA1B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A1450F3" w14:textId="0B7D1703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9" w:tooltip="McAllister, 2016 #30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cAllister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McAllister&lt;/Author&gt;&lt;Year&gt;2016&lt;/Year&gt;&lt;RecNum&gt;826&lt;/RecNum&gt;&lt;DisplayText&gt;&lt;style face="superscript"&gt;[80]&lt;/style&gt;&lt;/DisplayText&gt;&lt;record&gt;&lt;rec-number&gt;826&lt;/rec-number&gt;&lt;foreign-keys&gt;&lt;key app="EN" db-id="r20wt9p5fzt0tgeewaxv0fejvs59t9zrpvxd"&gt;826&lt;/key&gt;&lt;/foreign-keys&gt;&lt;ref-type name="Journal Article"&gt;17&lt;/ref-type&gt;&lt;contributors&gt;&lt;authors&gt;&lt;author&gt;Matthew W. McAllister&lt;/author&gt;&lt;author&gt;Dana M. Woodhall &lt;/author&gt;&lt;/authors&gt;&lt;/contributors&gt;&lt;titles&gt;&lt;title&gt;Bupropion-induced stuttering treated with haloperidol&lt;/title&gt;&lt;secondary-title&gt;Clinical Toxicology&lt;/secondary-title&gt;&lt;/titles&gt;&lt;periodical&gt;&lt;full-title&gt;Clinical Toxicology&lt;/full-title&gt;&lt;/periodical&gt;&lt;pages&gt;603&lt;/pages&gt;&lt;volume&gt;54&lt;/volume&gt;&lt;number&gt;7&lt;/number&gt;&lt;dates&gt;&lt;year&gt;2016&lt;/year&gt;&lt;/dates&gt;&lt;urls&gt;&lt;/urls&gt;&lt;electronic-resource-num&gt;10.1080/15563650.2016.117974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0" w:tooltip="McAllister, 2016 #82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216EC420" w14:textId="77777777" w:rsidTr="00261535">
        <w:tc>
          <w:tcPr>
            <w:tcW w:w="1620" w:type="dxa"/>
          </w:tcPr>
          <w:p w14:paraId="0403A0BB" w14:textId="30F072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A39DCB5" w14:textId="6415B19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8D4DD20" w14:textId="06AE20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39D14B93" w14:textId="0D5CEBE9" w:rsidR="003D6A21" w:rsidRPr="00C5750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2D4D10A8" w14:textId="7F3D37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0084D71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33C9A4D" w14:textId="109BA1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ccoling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</w:t>
            </w:r>
          </w:p>
        </w:tc>
        <w:tc>
          <w:tcPr>
            <w:tcW w:w="1440" w:type="dxa"/>
          </w:tcPr>
          <w:p w14:paraId="46F822A3" w14:textId="4B62C14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after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5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d</w:t>
            </w:r>
          </w:p>
        </w:tc>
        <w:tc>
          <w:tcPr>
            <w:tcW w:w="1350" w:type="dxa"/>
          </w:tcPr>
          <w:p w14:paraId="3855A210" w14:textId="5DF9AF3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intro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</w:p>
        </w:tc>
        <w:tc>
          <w:tcPr>
            <w:tcW w:w="1350" w:type="dxa"/>
          </w:tcPr>
          <w:p w14:paraId="48371F0C" w14:textId="6F234C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uroleptic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rkinsonis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comit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arthr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5AEE408" w14:textId="1331527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om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Thomas&lt;/Author&gt;&lt;Year&gt;1994&lt;/Year&gt;&lt;RecNum&gt;123&lt;/RecNum&gt;&lt;DisplayText&gt;&lt;style face="superscript"&gt;[63]&lt;/style&gt;&lt;/DisplayText&gt;&lt;record&gt;&lt;rec-number&gt;123&lt;/rec-number&gt;&lt;foreign-keys&gt;&lt;key app="EN" db-id="r20wt9p5fzt0tgeewaxv0fejvs59t9zrpvxd"&gt;123&lt;/key&gt;&lt;/foreign-keys&gt;&lt;ref-type name="Journal Article"&gt;17&lt;/ref-type&gt;&lt;contributors&gt;&lt;authors&gt;&lt;author&gt;Thomas, Pierre&lt;/author&gt;&lt;author&gt;Lalaux, Nicolas&lt;/author&gt;&lt;author&gt;Vaiva, Guillaume&lt;/author&gt;&lt;author&gt;Goudemand, MICHEL&lt;/author&gt;&lt;/authors&gt;&lt;/contributors&gt;&lt;titles&gt;&lt;title&gt;Dose-dependent stuttering and dystonia in a patient taking clozapine&lt;/title&gt;&lt;secondary-title&gt;Am J Psychiatry&lt;/secondary-title&gt;&lt;/titles&gt;&lt;periodical&gt;&lt;full-title&gt;Am J Psychiatry&lt;/full-title&gt;&lt;/periodical&gt;&lt;pages&gt;1096&lt;/pages&gt;&lt;volume&gt;151&lt;/volume&gt;&lt;number&gt;7&lt;/number&gt;&lt;dates&gt;&lt;year&gt;1994&lt;/year&gt;&lt;/dates&gt;&lt;urls&gt;&lt;/urls&gt;&lt;custom3&gt;8010372&lt;/custom3&gt;&lt;electronic-resource-num&gt; 10.1176/ajp.151.7.1096a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3" w:tooltip="Thomas, 1994 #12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3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4F9A1A69" w14:textId="77777777" w:rsidTr="00261535">
        <w:tc>
          <w:tcPr>
            <w:tcW w:w="1620" w:type="dxa"/>
          </w:tcPr>
          <w:p w14:paraId="3166C276" w14:textId="6F892D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9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4E3F039B" w14:textId="6F07BD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</w:p>
        </w:tc>
        <w:tc>
          <w:tcPr>
            <w:tcW w:w="1350" w:type="dxa"/>
          </w:tcPr>
          <w:p w14:paraId="627A29DF" w14:textId="692203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03A544AE" w14:textId="2BF7E4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6487391" w14:textId="5370FB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hort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D71AC9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v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9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</w:p>
        </w:tc>
        <w:tc>
          <w:tcPr>
            <w:tcW w:w="1260" w:type="dxa"/>
          </w:tcPr>
          <w:p w14:paraId="54866F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47F858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B323DA5" w14:textId="3AC80B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≤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6B1A44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0173C63A" w14:textId="2F7381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lang w:bidi="fa-IR"/>
              </w:rPr>
            </w:pPr>
            <w:r w:rsidRPr="003D6A21">
              <w:rPr>
                <w:rFonts w:ascii="Book Antiqua" w:eastAsia="Calibri" w:hAnsi="Book Antiqua" w:cs="Arial"/>
                <w:lang w:bidi="fa-IR"/>
              </w:rPr>
              <w:t>The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dose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was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not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increased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again</w:t>
            </w:r>
          </w:p>
        </w:tc>
        <w:tc>
          <w:tcPr>
            <w:tcW w:w="1350" w:type="dxa"/>
          </w:tcPr>
          <w:p w14:paraId="5188461B" w14:textId="3C789F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F66BFF" w14:textId="2C5E61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bel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beling&lt;/Author&gt;&lt;Year&gt;1997&lt;/Year&gt;&lt;RecNum&gt;117&lt;/RecNum&gt;&lt;DisplayText&gt;&lt;style face="superscript"&gt;[87]&lt;/style&gt;&lt;/DisplayText&gt;&lt;record&gt;&lt;rec-number&gt;117&lt;/rec-number&gt;&lt;foreign-keys&gt;&lt;key app="EN" db-id="r20wt9p5fzt0tgeewaxv0fejvs59t9zrpvxd"&gt;117&lt;/key&gt;&lt;/foreign-keys&gt;&lt;ref-type name="Journal Article"&gt;17&lt;/ref-type&gt;&lt;contributors&gt;&lt;authors&gt;&lt;author&gt;Ebeling, THOMAS A&lt;/author&gt;&lt;author&gt;Compton, Amelia D&lt;/author&gt;&lt;author&gt;Albright, DAVID W&lt;/author&gt;&lt;/authors&gt;&lt;/contributors&gt;&lt;titles&gt;&lt;title&gt;Clozapine-induced stuttering&lt;/title&gt;&lt;secondary-title&gt;The American journal of psychiatry&lt;/secondary-title&gt;&lt;/titles&gt;&lt;periodical&gt;&lt;full-title&gt;The American journal of psychiatry&lt;/full-title&gt;&lt;/periodical&gt;&lt;pages&gt;1473&lt;/pages&gt;&lt;volume&gt;154&lt;/volume&gt;&lt;number&gt;10&lt;/number&gt;&lt;dates&gt;&lt;year&gt;1997&lt;/year&gt;&lt;/dates&gt;&lt;isbn&gt;0002-953X&lt;/isbn&gt;&lt;urls&gt;&lt;/urls&gt;&lt;custom3&gt;9326837&lt;/custom3&gt;&lt;electronic-resource-num&gt;10.1176/ajp.154.10.1473a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7" w:tooltip="Ebeling, 1997 #117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7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D4A155A" w14:textId="77777777" w:rsidTr="00261535">
        <w:tc>
          <w:tcPr>
            <w:tcW w:w="1620" w:type="dxa"/>
          </w:tcPr>
          <w:p w14:paraId="65F402E3" w14:textId="5696FA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50-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5D1FA903" w14:textId="157FCD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A3BD2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sis</w:t>
            </w:r>
          </w:p>
        </w:tc>
        <w:tc>
          <w:tcPr>
            <w:tcW w:w="1440" w:type="dxa"/>
          </w:tcPr>
          <w:p w14:paraId="7E9CF5BB" w14:textId="440BE0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68C0257" w14:textId="2A3946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442A3B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B906539" w14:textId="15F5A55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5D881432" w14:textId="7145B6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</w:p>
        </w:tc>
        <w:tc>
          <w:tcPr>
            <w:tcW w:w="1350" w:type="dxa"/>
          </w:tcPr>
          <w:p w14:paraId="487BAFDC" w14:textId="6CDC7F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4C1661C3" w14:textId="691455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uroleptic-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u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1B163B0" w14:textId="46842C6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14" w:name="_Hlk58102750"/>
            <w:proofErr w:type="spellStart"/>
            <w:r w:rsidRPr="003D6A21">
              <w:rPr>
                <w:rFonts w:ascii="Book Antiqua" w:eastAsia="Calibri" w:hAnsi="Book Antiqua" w:cs="Arial"/>
              </w:rPr>
              <w:t>Suppria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bookmarkEnd w:id="14"/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upprian&lt;/Author&gt;&lt;Year&gt;1999&lt;/Year&gt;&lt;RecNum&gt;125&lt;/RecNum&gt;&lt;DisplayText&gt;&lt;style face="superscript"&gt;[59]&lt;/style&gt;&lt;/DisplayText&gt;&lt;record&gt;&lt;rec-number&gt;125&lt;/rec-number&gt;&lt;foreign-keys&gt;&lt;key app="EN" db-id="r20wt9p5fzt0tgeewaxv0fejvs59t9zrpvxd"&gt;125&lt;/key&gt;&lt;/foreign-keys&gt;&lt;ref-type name="Journal Article"&gt;17&lt;/ref-type&gt;&lt;contributors&gt;&lt;authors&gt;&lt;author&gt;Supprian, Tillmann&lt;/author&gt;&lt;author&gt;Retz, Wolfgang&lt;/author&gt;&lt;author&gt;DECKERT, JÜRGEN&lt;/author&gt;&lt;/authors&gt;&lt;/contributors&gt;&lt;titles&gt;&lt;title&gt;Clozapine-induced stuttering: epileptic brain activity?&lt;/title&gt;&lt;secondary-title&gt;American Journal of Psychiatry&lt;/secondary-title&gt;&lt;/titles&gt;&lt;periodical&gt;&lt;full-title&gt;American Journal of Psychiatry&lt;/full-title&gt;&lt;/periodical&gt;&lt;pages&gt;1663-1663&lt;/pages&gt;&lt;volume&gt;156&lt;/volume&gt;&lt;number&gt;10&lt;/number&gt;&lt;dates&gt;&lt;year&gt;1999&lt;/year&gt;&lt;/dates&gt;&lt;isbn&gt;0002-953X&lt;/isbn&gt;&lt;urls&gt;&lt;/urls&gt;&lt;electronic-resource-num&gt;https://doi.org/10.1176/ajp.156.10.166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9" w:tooltip="Supprian, 1999 #125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5578A87" w14:textId="77777777" w:rsidTr="00261535">
        <w:tc>
          <w:tcPr>
            <w:tcW w:w="1620" w:type="dxa"/>
          </w:tcPr>
          <w:p w14:paraId="7E22034B" w14:textId="7257998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9E56022" w14:textId="7C8345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FA5FD59" w14:textId="466CF54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4DF5290E" w14:textId="0D405A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134E350" w14:textId="613134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ur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</w:p>
        </w:tc>
        <w:tc>
          <w:tcPr>
            <w:tcW w:w="1260" w:type="dxa"/>
          </w:tcPr>
          <w:p w14:paraId="75015D1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505DEE56" w14:textId="0DF4E0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o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3E8D3A20" w14:textId="7BBAD7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6B1A44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</w:p>
        </w:tc>
        <w:tc>
          <w:tcPr>
            <w:tcW w:w="1350" w:type="dxa"/>
          </w:tcPr>
          <w:p w14:paraId="4AFBB225" w14:textId="0CE180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be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s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8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350" w:type="dxa"/>
          </w:tcPr>
          <w:p w14:paraId="34EE0B16" w14:textId="5E4F48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B2C1612" w14:textId="0C8E47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ugg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Duggal&lt;/Author&gt;&lt;Year&gt;2002&lt;/Year&gt;&lt;RecNum&gt;127&lt;/RecNum&gt;&lt;DisplayText&gt;&lt;style face="superscript"&gt;[64]&lt;/style&gt;&lt;/DisplayText&gt;&lt;record&gt;&lt;rec-number&gt;127&lt;/rec-number&gt;&lt;foreign-keys&gt;&lt;key app="EN" db-id="r20wt9p5fzt0tgeewaxv0fejvs59t9zrpvxd"&gt;127&lt;/key&gt;&lt;/foreign-keys&gt;&lt;ref-type name="Journal Article"&gt;17&lt;/ref-type&gt;&lt;contributors&gt;&lt;authors&gt;&lt;author&gt;Duggal, Harpreet S&lt;/author&gt;&lt;author&gt;Jagadheesan, K&lt;/author&gt;&lt;author&gt;Nizamie, S Haque&lt;/author&gt;&lt;/authors&gt;&lt;/contributors&gt;&lt;titles&gt;&lt;title&gt;Clozapine-induced stuttering and seizures&lt;/title&gt;&lt;secondary-title&gt;American Journal of Psychiatry&lt;/secondary-title&gt;&lt;/titles&gt;&lt;periodical&gt;&lt;full-title&gt;American Journal of Psychiatry&lt;/full-title&gt;&lt;/periodical&gt;&lt;pages&gt;315-315&lt;/pages&gt;&lt;volume&gt;159&lt;/volume&gt;&lt;number&gt;2&lt;/number&gt;&lt;dates&gt;&lt;year&gt;2002&lt;/year&gt;&lt;/dates&gt;&lt;isbn&gt;0002-953X&lt;/isbn&gt;&lt;urls&gt;&lt;/urls&gt;&lt;custom3&gt;11823281&lt;/custom3&gt;&lt;electronic-resource-num&gt;https://doi.org/10.1176/appi.ajp.159.2.31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4" w:tooltip="Duggal, 2002 #127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3FBF481" w14:textId="77777777" w:rsidTr="00261535">
        <w:tc>
          <w:tcPr>
            <w:tcW w:w="1620" w:type="dxa"/>
          </w:tcPr>
          <w:p w14:paraId="1A6A3CA7" w14:textId="4F2C33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8A5A3D0" w14:textId="06B38D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58A57E7" w14:textId="667F77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275AFDC7" w14:textId="051B7E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6B1A44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68C6925C" w14:textId="3F60FD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24E9AFC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40A709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F8F1DC4" w14:textId="3270FF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0759CC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B0D51F2" w14:textId="61EA6B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endenc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d</w:t>
            </w:r>
            <w:r w:rsidRPr="003D6A21">
              <w:rPr>
                <w:rFonts w:ascii="Book Antiqua" w:eastAsia="Calibri" w:hAnsi="Book Antiqua" w:cs="Arial"/>
              </w:rPr>
              <w:t>iabet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rial"/>
              </w:rPr>
              <w:t>ellitu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90D72DB" w14:textId="28BAAC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C3A02FB" w14:textId="77777777" w:rsidTr="00261535">
        <w:tc>
          <w:tcPr>
            <w:tcW w:w="1620" w:type="dxa"/>
          </w:tcPr>
          <w:p w14:paraId="53DFD480" w14:textId="4A19B0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4CE811F5" w14:textId="5693D3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ioned</w:t>
            </w:r>
          </w:p>
        </w:tc>
        <w:tc>
          <w:tcPr>
            <w:tcW w:w="1350" w:type="dxa"/>
          </w:tcPr>
          <w:p w14:paraId="7E05CD9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3FAC7DFC" w14:textId="39B11B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769F081" w14:textId="475F29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163C7B6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956DF88" w14:textId="64AD628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</w:t>
            </w:r>
          </w:p>
        </w:tc>
        <w:tc>
          <w:tcPr>
            <w:tcW w:w="1440" w:type="dxa"/>
          </w:tcPr>
          <w:p w14:paraId="04CA3854" w14:textId="5B83E9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significant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improvement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="00D71AC9">
              <w:rPr>
                <w:rFonts w:ascii="Book Antiqua" w:eastAsia="Calibri" w:hAnsi="Book Antiqua" w:cs="Calibri"/>
              </w:rPr>
              <w:t>r</w:t>
            </w:r>
            <w:r w:rsidRPr="003D6A21">
              <w:rPr>
                <w:rFonts w:ascii="Book Antiqua" w:eastAsia="Calibri" w:hAnsi="Book Antiqua" w:cs="Calibri"/>
              </w:rPr>
              <w:t>e</w:t>
            </w:r>
            <w:r w:rsidRPr="003D6A21">
              <w:rPr>
                <w:rFonts w:ascii="Book Antiqua" w:eastAsia="Calibri" w:hAnsi="Book Antiqua" w:cs="Arial"/>
              </w:rPr>
              <w:t>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</w:t>
            </w:r>
            <w:proofErr w:type="gramStart"/>
            <w:r w:rsidRPr="003D6A21">
              <w:rPr>
                <w:rFonts w:ascii="Book Antiqua" w:eastAsia="Calibri" w:hAnsi="Book Antiqua" w:cs="Arial"/>
              </w:rPr>
              <w:t>d</w:t>
            </w:r>
            <w:r w:rsidR="00D71AC9">
              <w:rPr>
                <w:rFonts w:ascii="Book Antiqua" w:eastAsia="Calibri" w:hAnsi="Book Antiqua" w:cs="Arial"/>
              </w:rPr>
              <w:t xml:space="preserve">, 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proofErr w:type="gram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5CDFB2C6" w14:textId="7DE60A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0CDA41FB" w14:textId="65E258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C21EAD0" w14:textId="3505D1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g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egum&lt;/Author&gt;&lt;Year&gt;2005&lt;/Year&gt;&lt;RecNum&gt;129&lt;/RecNum&gt;&lt;DisplayText&gt;&lt;style face="superscript"&gt;[11]&lt;/style&gt;&lt;/DisplayText&gt;&lt;record&gt;&lt;rec-number&gt;129&lt;/rec-number&gt;&lt;foreign-keys&gt;&lt;key app="EN" db-id="r20wt9p5fzt0tgeewaxv0fejvs59t9zrpvxd"&gt;129&lt;/key&gt;&lt;/foreign-keys&gt;&lt;ref-type name="Journal Article"&gt;17&lt;/ref-type&gt;&lt;contributors&gt;&lt;authors&gt;&lt;author&gt;Begum, M&lt;/author&gt;&lt;/authors&gt;&lt;/contributors&gt;&lt;titles&gt;&lt;title&gt;Clozapine-induced stuttering, facial tics and myoclonic seizures: a case report&lt;/title&gt;&lt;secondary-title&gt;The Australian and New Zealand journal of psychiatry&lt;/secondary-title&gt;&lt;/titles&gt;&lt;periodical&gt;&lt;full-title&gt;The Australian and New Zealand journal of psychiatry&lt;/full-title&gt;&lt;/periodical&gt;&lt;pages&gt;202&lt;/pages&gt;&lt;volume&gt;39&lt;/volume&gt;&lt;number&gt;3&lt;/number&gt;&lt;dates&gt;&lt;year&gt;2005&lt;/year&gt;&lt;/dates&gt;&lt;isbn&gt;0004-8674&lt;/isbn&gt;&lt;urls&gt;&lt;/urls&gt;&lt;electronic-resource-num&gt;https://doi.org/10.1080/j.1440-1614.2005.01549.x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" w:tooltip="Begum, 2005 #12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C5764EF" w14:textId="77777777" w:rsidTr="00261535">
        <w:tc>
          <w:tcPr>
            <w:tcW w:w="1620" w:type="dxa"/>
          </w:tcPr>
          <w:p w14:paraId="489133B8" w14:textId="43AA52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057A0033" w14:textId="56B0ED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4665CA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5FD2804" w14:textId="208F46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  <w:p w14:paraId="6BF507E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</w:tcPr>
          <w:p w14:paraId="323C2831" w14:textId="0683DE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a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)</w:t>
            </w:r>
          </w:p>
        </w:tc>
        <w:tc>
          <w:tcPr>
            <w:tcW w:w="1260" w:type="dxa"/>
          </w:tcPr>
          <w:p w14:paraId="48DEB78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3341DE0" w14:textId="721E5F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)</w:t>
            </w:r>
          </w:p>
        </w:tc>
        <w:tc>
          <w:tcPr>
            <w:tcW w:w="1440" w:type="dxa"/>
          </w:tcPr>
          <w:p w14:paraId="216ACDB4" w14:textId="019F1E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mark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D71AC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r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</w:p>
        </w:tc>
        <w:tc>
          <w:tcPr>
            <w:tcW w:w="1350" w:type="dxa"/>
          </w:tcPr>
          <w:p w14:paraId="19623621" w14:textId="5D6D91A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67C34B41" w14:textId="2F9247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A2AF074" w14:textId="0DB47E4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alla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llahan&lt;/Author&gt;&lt;Year&gt;2007&lt;/Year&gt;&lt;RecNum&gt;140&lt;/RecNum&gt;&lt;DisplayText&gt;&lt;style face="superscript"&gt;[58]&lt;/style&gt;&lt;/DisplayText&gt;&lt;record&gt;&lt;rec-number&gt;140&lt;/rec-number&gt;&lt;foreign-keys&gt;&lt;key app="EN" db-id="r20wt9p5fzt0tgeewaxv0fejvs59t9zrpvxd"&gt;140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8" w:tooltip="Hallahan, 2007 #14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AD988B6" w14:textId="77777777" w:rsidTr="00261535">
        <w:tc>
          <w:tcPr>
            <w:tcW w:w="1620" w:type="dxa"/>
          </w:tcPr>
          <w:p w14:paraId="6FC81A02" w14:textId="448F61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6A9AC23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00" w:type="dxa"/>
          </w:tcPr>
          <w:p w14:paraId="4E19FC84" w14:textId="5B36AE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5F93EC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5EB190F" w14:textId="54EAB9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72D4571" w14:textId="5A9BFF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5ECDD6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19AE5731" w14:textId="2D97BC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</w:p>
        </w:tc>
        <w:tc>
          <w:tcPr>
            <w:tcW w:w="1440" w:type="dxa"/>
          </w:tcPr>
          <w:p w14:paraId="5053C1B3" w14:textId="164A47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383AD422" w14:textId="6DE747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43E8E99A" w14:textId="2FE094C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9569D33" w14:textId="3341F8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alla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llahan&lt;/Author&gt;&lt;Year&gt;2007&lt;/Year&gt;&lt;RecNum&gt;140&lt;/RecNum&gt;&lt;DisplayText&gt;&lt;style face="superscript"&gt;[58]&lt;/style&gt;&lt;/DisplayText&gt;&lt;record&gt;&lt;rec-number&gt;140&lt;/rec-number&gt;&lt;foreign-keys&gt;&lt;key app="EN" db-id="r20wt9p5fzt0tgeewaxv0fejvs59t9zrpvxd"&gt;140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8" w:tooltip="Hallahan, 2007 #14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9EA3415" w14:textId="77777777" w:rsidTr="00261535">
        <w:tc>
          <w:tcPr>
            <w:tcW w:w="1620" w:type="dxa"/>
          </w:tcPr>
          <w:p w14:paraId="365EB07E" w14:textId="30BF0D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-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  <w:r w:rsidR="00976B8B">
              <w:rPr>
                <w:rFonts w:ascii="Book Antiqua" w:eastAsia="Calibri" w:hAnsi="Book Antiqua" w:cs="Arial"/>
                <w:highlight w:val="yellow"/>
              </w:rPr>
              <w:t xml:space="preserve"> </w:t>
            </w:r>
          </w:p>
        </w:tc>
        <w:tc>
          <w:tcPr>
            <w:tcW w:w="900" w:type="dxa"/>
          </w:tcPr>
          <w:p w14:paraId="69A5ADB5" w14:textId="346063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2</w:t>
            </w:r>
          </w:p>
        </w:tc>
        <w:tc>
          <w:tcPr>
            <w:tcW w:w="1350" w:type="dxa"/>
          </w:tcPr>
          <w:p w14:paraId="1405F417" w14:textId="46CF28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Delusio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4371C915" w14:textId="579BAD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F3C035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260" w:type="dxa"/>
          </w:tcPr>
          <w:p w14:paraId="3C592335" w14:textId="395137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  <w:lang w:bidi="fa-IR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Unsustained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a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42A872CF" w14:textId="5C11AD7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esita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rregu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w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lastRenderedPageBreak/>
              <w:t>(not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related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to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y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pecific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ound,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occurred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at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irregular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word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positions</w:t>
            </w:r>
            <w:r w:rsidRPr="003D6A21">
              <w:rPr>
                <w:rFonts w:ascii="Book Antiqua" w:eastAsia="Calibri" w:hAnsi="Book Antiqua" w:cs="Calibri Light"/>
              </w:rPr>
              <w:t>)</w:t>
            </w:r>
          </w:p>
        </w:tc>
        <w:tc>
          <w:tcPr>
            <w:tcW w:w="1350" w:type="dxa"/>
          </w:tcPr>
          <w:p w14:paraId="53493EC6" w14:textId="2A7BC3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rd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rs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rangu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ice</w:t>
            </w:r>
          </w:p>
        </w:tc>
        <w:tc>
          <w:tcPr>
            <w:tcW w:w="1440" w:type="dxa"/>
          </w:tcPr>
          <w:p w14:paraId="3BFA0806" w14:textId="6EDBE6A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trabenazine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le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2129CB5" w14:textId="189453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1F128D05" w14:textId="192B66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5B8B450" w14:textId="6C271D2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y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yall&lt;/Author&gt;&lt;Year&gt;2007&lt;/Year&gt;&lt;RecNum&gt;121&lt;/RecNum&gt;&lt;DisplayText&gt;&lt;style face="superscript"&gt;[9]&lt;/style&gt;&lt;/DisplayText&gt;&lt;record&gt;&lt;rec-number&gt;121&lt;/rec-number&gt;&lt;foreign-keys&gt;&lt;key app="EN" db-id="r20wt9p5fzt0tgeewaxv0fejvs59t9zrpvxd"&gt;121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" w:tooltip="Lyall, 2007 #12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4EFF243" w14:textId="77777777" w:rsidTr="00261535">
        <w:tc>
          <w:tcPr>
            <w:tcW w:w="1620" w:type="dxa"/>
          </w:tcPr>
          <w:p w14:paraId="68DCED5B" w14:textId="47DA084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920230">
              <w:rPr>
                <w:rFonts w:ascii="Book Antiqua" w:eastAsia="Calibri" w:hAnsi="Book Antiqua" w:cs="Arial"/>
              </w:rPr>
              <w:t>c</w:t>
            </w:r>
            <w:r w:rsidRPr="003D6A21">
              <w:rPr>
                <w:rFonts w:ascii="Book Antiqua" w:eastAsia="Calibri" w:hAnsi="Book Antiqua" w:cs="Arial"/>
              </w:rPr>
              <w:t>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E8AB331" w14:textId="77777777" w:rsidR="003D6A21" w:rsidRPr="003D6A21" w:rsidRDefault="003D6A21" w:rsidP="006B1A44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55</w:t>
            </w:r>
          </w:p>
        </w:tc>
        <w:tc>
          <w:tcPr>
            <w:tcW w:w="1350" w:type="dxa"/>
          </w:tcPr>
          <w:p w14:paraId="2A0957A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4374C7C9" w14:textId="019A08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22138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260" w:type="dxa"/>
          </w:tcPr>
          <w:p w14:paraId="7F7794A3" w14:textId="127B69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cas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locking,</w:t>
            </w:r>
            <w:r w:rsidR="00920230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-init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oun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repeti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lement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lud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e-syll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ginn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i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tterances</w:t>
            </w:r>
          </w:p>
        </w:tc>
        <w:tc>
          <w:tcPr>
            <w:tcW w:w="1350" w:type="dxa"/>
          </w:tcPr>
          <w:p w14:paraId="298E23A2" w14:textId="4D69E2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tamm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us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mb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un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vem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</w:t>
            </w:r>
            <w:r w:rsidRPr="003D6A21">
              <w:rPr>
                <w:rFonts w:ascii="Book Antiqua" w:eastAsia="Calibri" w:hAnsi="Book Antiqua" w:cs="Arial"/>
              </w:rPr>
              <w:lastRenderedPageBreak/>
              <w:t>e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lch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ccupp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p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gu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440" w:type="dxa"/>
          </w:tcPr>
          <w:p w14:paraId="4CF9BF6A" w14:textId="2EE8D2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isperido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372886">
              <w:rPr>
                <w:rFonts w:ascii="Book Antiqua" w:eastAsia="Calibri" w:hAnsi="Book Antiqua" w:cs="Arial"/>
              </w:rPr>
              <w:t>: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R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t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20230">
              <w:rPr>
                <w:rFonts w:ascii="Book Antiqua" w:eastAsia="Calibri" w:hAnsi="Book Antiqua" w:cs="Arial"/>
              </w:rPr>
              <w:t>,</w:t>
            </w:r>
          </w:p>
          <w:p w14:paraId="24311CE0" w14:textId="0CA4067E" w:rsidR="003D6A21" w:rsidRPr="003D6A21" w:rsidRDefault="003D6A21" w:rsidP="00920230">
            <w:pPr>
              <w:spacing w:line="360" w:lineRule="auto"/>
              <w:ind w:firstLineChars="100" w:firstLine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Pr="003D6A21">
              <w:rPr>
                <w:rFonts w:ascii="Book Antiqua" w:hAnsi="Book Antiqua" w:cs="Arial"/>
                <w:lang w:eastAsia="zh-CN"/>
              </w:rPr>
              <w:t>;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co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: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valproate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nsiderabl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improvement</w:t>
            </w:r>
          </w:p>
        </w:tc>
        <w:tc>
          <w:tcPr>
            <w:tcW w:w="1350" w:type="dxa"/>
          </w:tcPr>
          <w:p w14:paraId="0B2D8F46" w14:textId="264010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6DDE385C" w14:textId="2D89F46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ju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ecu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unctionin</w:t>
            </w:r>
            <w:r w:rsidRPr="003D6A21">
              <w:rPr>
                <w:rFonts w:ascii="Book Antiqua" w:eastAsia="Calibri" w:hAnsi="Book Antiqua" w:cs="Arial"/>
              </w:rPr>
              <w:lastRenderedPageBreak/>
              <w:t>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repancy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we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’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erb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forma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Q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ma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variou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clic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noise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d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blow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ound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when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pea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before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the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lastRenderedPageBreak/>
              <w:t>initiation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of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tipsychotic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drugs</w:t>
            </w:r>
          </w:p>
        </w:tc>
        <w:tc>
          <w:tcPr>
            <w:tcW w:w="1170" w:type="dxa"/>
          </w:tcPr>
          <w:p w14:paraId="012509A7" w14:textId="1ACD167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y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yall&lt;/Author&gt;&lt;Year&gt;2007&lt;/Year&gt;&lt;RecNum&gt;121&lt;/RecNum&gt;&lt;DisplayText&gt;&lt;style face="superscript"&gt;[9]&lt;/style&gt;&lt;/DisplayText&gt;&lt;record&gt;&lt;rec-number&gt;121&lt;/rec-number&gt;&lt;foreign-keys&gt;&lt;key app="EN" db-id="r20wt9p5fzt0tgeewaxv0fejvs59t9zrpvxd"&gt;121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" w:tooltip="Lyall, 2007 #12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310BBE0" w14:textId="77777777" w:rsidTr="00261535">
        <w:tc>
          <w:tcPr>
            <w:tcW w:w="1620" w:type="dxa"/>
          </w:tcPr>
          <w:p w14:paraId="042D965D" w14:textId="1E8F037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63EE183A" w14:textId="0E016D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5</w:t>
            </w:r>
          </w:p>
        </w:tc>
        <w:tc>
          <w:tcPr>
            <w:tcW w:w="1350" w:type="dxa"/>
          </w:tcPr>
          <w:p w14:paraId="40244A9B" w14:textId="78B93CC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typ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onal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4B4EE30A" w14:textId="4EFF0B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C68E275" w14:textId="37ED7E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g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calation</w:t>
            </w:r>
          </w:p>
        </w:tc>
        <w:tc>
          <w:tcPr>
            <w:tcW w:w="1260" w:type="dxa"/>
          </w:tcPr>
          <w:p w14:paraId="4EC464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5F53D6A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E5E06A1" w14:textId="33EE6D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6831190A" w14:textId="47530A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E9A8A92" w14:textId="0AD781A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rifluoperazine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run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tonia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9C2D922" w14:textId="66346FE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D05DA79" w14:textId="77777777" w:rsidTr="00261535">
        <w:tc>
          <w:tcPr>
            <w:tcW w:w="1620" w:type="dxa"/>
          </w:tcPr>
          <w:p w14:paraId="44046800" w14:textId="2CC95B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816A9DA" w14:textId="4020C4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87F18F1" w14:textId="20C657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EEC9C0F" w14:textId="2C42C2F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62BC25E" w14:textId="61C0F7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47CC5E9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655F4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A87AE24" w14:textId="59A7A9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</w:p>
        </w:tc>
        <w:tc>
          <w:tcPr>
            <w:tcW w:w="1350" w:type="dxa"/>
          </w:tcPr>
          <w:p w14:paraId="323056B9" w14:textId="1F08BF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920230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misulpirid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037BC12A" w14:textId="4A8F0E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DAE2673" w14:textId="36C1063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D1D0CAE" w14:textId="77777777" w:rsidTr="00261535">
        <w:tc>
          <w:tcPr>
            <w:tcW w:w="1620" w:type="dxa"/>
          </w:tcPr>
          <w:p w14:paraId="449B45D9" w14:textId="4F71FF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13D37345" w14:textId="6369BAE1" w:rsidR="003D6A21" w:rsidRPr="003D6A21" w:rsidRDefault="003D6A21" w:rsidP="00920230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23</w:t>
            </w:r>
            <w:r w:rsidR="00976B8B">
              <w:rPr>
                <w:rFonts w:ascii="Book Antiqua" w:eastAsia="Calibri" w:hAnsi="Book Antiqua" w:cs="Arial"/>
                <w:highlight w:val="cyan"/>
              </w:rPr>
              <w:t xml:space="preserve"> </w:t>
            </w:r>
          </w:p>
        </w:tc>
        <w:tc>
          <w:tcPr>
            <w:tcW w:w="1350" w:type="dxa"/>
          </w:tcPr>
          <w:p w14:paraId="31F9E4F3" w14:textId="6A3324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AD111AC" w14:textId="376BE2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19FD3B2" w14:textId="47D960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)</w:t>
            </w:r>
          </w:p>
        </w:tc>
        <w:tc>
          <w:tcPr>
            <w:tcW w:w="1260" w:type="dxa"/>
          </w:tcPr>
          <w:p w14:paraId="0B890FD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43132C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E74B776" w14:textId="3EF81D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2EAED6D3" w14:textId="4CFD41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047435E5" w14:textId="20A767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euroleptic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ard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kinesia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944527A" w14:textId="5316777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B855205" w14:textId="77777777" w:rsidTr="00261535">
        <w:tc>
          <w:tcPr>
            <w:tcW w:w="1620" w:type="dxa"/>
          </w:tcPr>
          <w:p w14:paraId="6E7C3A83" w14:textId="483EE77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EDDA27C" w14:textId="77777777" w:rsidR="003D6A21" w:rsidRPr="003D6A21" w:rsidRDefault="003D6A21" w:rsidP="00920230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15</w:t>
            </w:r>
          </w:p>
        </w:tc>
        <w:tc>
          <w:tcPr>
            <w:tcW w:w="1350" w:type="dxa"/>
          </w:tcPr>
          <w:p w14:paraId="07AF424C" w14:textId="3041E6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Undifferentiat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698F0984" w14:textId="5F2C15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mipram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F6CF7BA" w14:textId="092970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yea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mipramine</w:t>
            </w:r>
          </w:p>
        </w:tc>
        <w:tc>
          <w:tcPr>
            <w:tcW w:w="1260" w:type="dxa"/>
          </w:tcPr>
          <w:p w14:paraId="02686E32" w14:textId="7206F5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peti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ransi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ccelerati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</w:p>
        </w:tc>
        <w:tc>
          <w:tcPr>
            <w:tcW w:w="1350" w:type="dxa"/>
          </w:tcPr>
          <w:p w14:paraId="7B581C8C" w14:textId="790640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Involunta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roxysm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erior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vement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tic-lik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vement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yoclon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erk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ppe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imb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GT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</w:p>
        </w:tc>
        <w:tc>
          <w:tcPr>
            <w:tcW w:w="1440" w:type="dxa"/>
          </w:tcPr>
          <w:p w14:paraId="7E4C2364" w14:textId="317531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</w:p>
        </w:tc>
        <w:tc>
          <w:tcPr>
            <w:tcW w:w="1350" w:type="dxa"/>
          </w:tcPr>
          <w:p w14:paraId="49F69FE6" w14:textId="0520C3C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-up</w:t>
            </w:r>
          </w:p>
        </w:tc>
        <w:tc>
          <w:tcPr>
            <w:tcW w:w="1350" w:type="dxa"/>
          </w:tcPr>
          <w:p w14:paraId="15611C0A" w14:textId="70B900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ymptom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bsessive-compuls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leps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97D6B2C" w14:textId="6EEAC5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Horga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orga&lt;/Author&gt;&lt;Year&gt;2010&lt;/Year&gt;&lt;RecNum&gt;133&lt;/RecNum&gt;&lt;DisplayText&gt;&lt;style face="superscript"&gt;[66]&lt;/style&gt;&lt;/DisplayText&gt;&lt;record&gt;&lt;rec-number&gt;133&lt;/rec-number&gt;&lt;foreign-keys&gt;&lt;key app="EN" db-id="r20wt9p5fzt0tgeewaxv0fejvs59t9zrpvxd"&gt;133&lt;/key&gt;&lt;/foreign-keys&gt;&lt;ref-type name="Journal Article"&gt;17&lt;/ref-type&gt;&lt;contributors&gt;&lt;authors&gt;&lt;author&gt;Horga, Guillermo&lt;/author&gt;&lt;author&gt;Horga, Alejandro&lt;/author&gt;&lt;author&gt;Baeza, Imma&lt;/author&gt;&lt;author&gt;Castro-Fornieles, Josefina&lt;/author&gt;&lt;author&gt;Lázaro, Luisa&lt;/author&gt;&lt;author&gt;Pons, Alexandre&lt;/author&gt;&lt;/authors&gt;&lt;/contributors&gt;&lt;titles&gt;&lt;title&gt;Drug-induced speech dysfluency and myoclonus preceding generalized tonic-clonic seizures in an adolescent male with schizophrenia&lt;/title&gt;&lt;secondary-title&gt;Journal of child and adolescent psychopharmacology&lt;/secondary-title&gt;&lt;/titles&gt;&lt;periodical&gt;&lt;full-title&gt;Journal of child and adolescent psychopharmacology&lt;/full-title&gt;&lt;/periodical&gt;&lt;pages&gt;233-234&lt;/pages&gt;&lt;volume&gt;20&lt;/volume&gt;&lt;number&gt;3&lt;/number&gt;&lt;dates&gt;&lt;year&gt;2010&lt;/year&gt;&lt;/dates&gt;&lt;isbn&gt;1044-5463&lt;/isbn&gt;&lt;urls&gt;&lt;/urls&gt;&lt;custom3&gt;20578939&lt;/custom3&gt;&lt;electronic-resource-num&gt;https://doi.org/10.1089/cap.2009.001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6" w:tooltip="Horga, 2010 #13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7625950" w14:textId="77777777" w:rsidTr="00261535">
        <w:tc>
          <w:tcPr>
            <w:tcW w:w="1620" w:type="dxa"/>
          </w:tcPr>
          <w:p w14:paraId="7F0067F0" w14:textId="780788AF" w:rsidR="003D6A21" w:rsidRPr="0037288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DA06AC8" w14:textId="02027985" w:rsidR="003D6A21" w:rsidRPr="003D6A21" w:rsidRDefault="003D6A21" w:rsidP="00135CFD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2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E2D5998" w14:textId="29281C02" w:rsidR="003D6A21" w:rsidRPr="003D6A21" w:rsidRDefault="00135CF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>
              <w:rPr>
                <w:rFonts w:ascii="Book Antiqua" w:eastAsia="Calibri" w:hAnsi="Book Antiqua" w:cs="Arial"/>
                <w:color w:val="242021"/>
              </w:rPr>
              <w:t>U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ndifferentia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4CD2D504" w14:textId="701F660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F42C827" w14:textId="1887F3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3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00567DE" w14:textId="59207A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F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esitation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lock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auses</w:t>
            </w:r>
          </w:p>
        </w:tc>
        <w:tc>
          <w:tcPr>
            <w:tcW w:w="1350" w:type="dxa"/>
          </w:tcPr>
          <w:p w14:paraId="7A6E9878" w14:textId="2B6189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o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ton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videnc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-lik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tivity</w:t>
            </w:r>
          </w:p>
        </w:tc>
        <w:tc>
          <w:tcPr>
            <w:tcW w:w="1440" w:type="dxa"/>
          </w:tcPr>
          <w:p w14:paraId="7FDC3837" w14:textId="24C111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litt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rn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7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ight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3E65834D" w14:textId="05D23B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576AFB69" w14:textId="59A655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tipsychotic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xtrapyramid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mptom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ysfluency</w:t>
            </w:r>
          </w:p>
        </w:tc>
        <w:tc>
          <w:tcPr>
            <w:tcW w:w="1170" w:type="dxa"/>
          </w:tcPr>
          <w:p w14:paraId="3E3BCE33" w14:textId="6D6541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Grov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rover&lt;/Author&gt;&lt;Year&gt;2012&lt;/Year&gt;&lt;RecNum&gt;135&lt;/RecNum&gt;&lt;DisplayText&gt;&lt;style face="superscript"&gt;[61]&lt;/style&gt;&lt;/DisplayText&gt;&lt;record&gt;&lt;rec-number&gt;135&lt;/rec-number&gt;&lt;foreign-keys&gt;&lt;key app="EN" db-id="r20wt9p5fzt0tgeewaxv0fejvs59t9zrpvxd"&gt;135&lt;/key&gt;&lt;/foreign-keys&gt;&lt;ref-type name="Journal Article"&gt;17&lt;/ref-type&gt;&lt;contributors&gt;&lt;authors&gt;&lt;author&gt;Grover, Sandeep&lt;/author&gt;&lt;author&gt;Verma, Anant Kumar&lt;/author&gt;&lt;author&gt;Nebhinani, Naresh&lt;/author&gt;&lt;/authors&gt;&lt;/contributors&gt;&lt;titles&gt;&lt;title&gt;Clozapine-induced stuttering: a case report and analysis of similar case reports in the literature&lt;/title&gt;&lt;secondary-title&gt;General hospital psychiatry&lt;/secondary-title&gt;&lt;/titles&gt;&lt;periodical&gt;&lt;full-title&gt;General hospital psychiatry&lt;/full-title&gt;&lt;/periodical&gt;&lt;pages&gt;703. e1-703. e3&lt;/pages&gt;&lt;volume&gt;34&lt;/volume&gt;&lt;number&gt;6&lt;/number&gt;&lt;dates&gt;&lt;year&gt;2012&lt;/year&gt;&lt;/dates&gt;&lt;isbn&gt;0163-8343&lt;/isbn&gt;&lt;urls&gt;&lt;/urls&gt;&lt;electronic-resource-num&gt;https://doi.org/10.1016/j.genhosppsych.2012.02.01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1" w:tooltip="Grover, 2012 #135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4F74C17" w14:textId="77777777" w:rsidTr="00261535">
        <w:tc>
          <w:tcPr>
            <w:tcW w:w="1620" w:type="dxa"/>
          </w:tcPr>
          <w:p w14:paraId="33092349" w14:textId="499BA2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009B7D77" w14:textId="67C364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28FED1" w14:textId="105F12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ve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D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sychot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eatures</w:t>
            </w:r>
          </w:p>
        </w:tc>
        <w:tc>
          <w:tcPr>
            <w:tcW w:w="1440" w:type="dxa"/>
          </w:tcPr>
          <w:p w14:paraId="07C487CC" w14:textId="76FF0F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99A6352" w14:textId="10F9DA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2E0FBD5" w14:textId="6F7AB8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Exc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</w:p>
        </w:tc>
        <w:tc>
          <w:tcPr>
            <w:tcW w:w="1350" w:type="dxa"/>
          </w:tcPr>
          <w:p w14:paraId="1C29F951" w14:textId="521155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ialorrhe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114E5139" w14:textId="689B300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nztropine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n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135CFD">
              <w:rPr>
                <w:rFonts w:ascii="Book Antiqua" w:eastAsia="Calibri" w:hAnsi="Book Antiqua" w:cs="Calibri"/>
                <w:color w:val="242021"/>
              </w:rPr>
              <w:t xml:space="preserve">. </w:t>
            </w:r>
          </w:p>
          <w:p w14:paraId="048EC569" w14:textId="07EA28F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Calibri"/>
                <w:color w:val="242021"/>
              </w:rPr>
              <w:lastRenderedPageBreak/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osag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350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g/d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</w:p>
        </w:tc>
        <w:tc>
          <w:tcPr>
            <w:tcW w:w="1350" w:type="dxa"/>
          </w:tcPr>
          <w:p w14:paraId="74380E7B" w14:textId="6B4A72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1043B" w:rsidRPr="003D6A21">
              <w:rPr>
                <w:rFonts w:ascii="Book Antiqua" w:eastAsia="Calibri" w:hAnsi="Book Antiqua" w:cs="Arial"/>
              </w:rPr>
              <w:t>re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350" w:type="dxa"/>
          </w:tcPr>
          <w:p w14:paraId="25906D8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one</w:t>
            </w:r>
          </w:p>
        </w:tc>
        <w:tc>
          <w:tcPr>
            <w:tcW w:w="1170" w:type="dxa"/>
          </w:tcPr>
          <w:p w14:paraId="30C5F290" w14:textId="494088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  <w:rtl/>
                <w:lang w:bidi="fa-IR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Kuma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Kumar&lt;/Author&gt;&lt;Year&gt;2013&lt;/Year&gt;&lt;RecNum&gt;160&lt;/RecNum&gt;&lt;DisplayText&gt;&lt;style face="superscript"&gt;[89]&lt;/style&gt;&lt;/DisplayText&gt;&lt;record&gt;&lt;rec-number&gt;160&lt;/rec-number&gt;&lt;foreign-keys&gt;&lt;key app="EN" db-id="r20wt9p5fzt0tgeewaxv0fejvs59t9zrpvxd"&gt;160&lt;/key&gt;&lt;/foreign-keys&gt;&lt;ref-type name="Journal Article"&gt;17&lt;/ref-type&gt;&lt;contributors&gt;&lt;authors&gt;&lt;author&gt;Kumar, Tarun&lt;/author&gt;&lt;author&gt;Kathpal, Archana&lt;/author&gt;&lt;author&gt;Longshore, Carrol Tim&lt;/author&gt;&lt;/authors&gt;&lt;/contributors&gt;&lt;titles&gt;&lt;title&gt;Dose dependent stuttering with clozapine: a case report&lt;/title&gt;&lt;secondary-title&gt;Asian Journal of Psychiatry&lt;/secondary-title&gt;&lt;/titles&gt;&lt;periodical&gt;&lt;full-title&gt;Asian Journal of Psychiatry&lt;/full-title&gt;&lt;/periodical&gt;&lt;pages&gt;178-179&lt;/pages&gt;&lt;volume&gt;2&lt;/volume&gt;&lt;number&gt;6&lt;/number&gt;&lt;dates&gt;&lt;year&gt;2013&lt;/year&gt;&lt;/dates&gt;&lt;isbn&gt;1876-2018&lt;/isbn&gt;&lt;urls&gt;&lt;/urls&gt;&lt;custom3&gt;23466117&lt;/custom3&gt;&lt;electronic-resource-num&gt;10.1016/j.ajp.2012.08.00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9" w:tooltip="Kumar, 2013 #160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9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F2FCCB6" w14:textId="77777777" w:rsidTr="00261535">
        <w:tc>
          <w:tcPr>
            <w:tcW w:w="1620" w:type="dxa"/>
          </w:tcPr>
          <w:p w14:paraId="0E2ED6AA" w14:textId="7F38B7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35EDF619" w14:textId="62092C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506FBB8" w14:textId="4796A6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5447212C" w14:textId="497921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rtral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312F24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l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motrig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5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loperido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312F24">
              <w:rPr>
                <w:rFonts w:ascii="Book Antiqua" w:hAnsi="Book Antiqua" w:cs="Arial" w:hint="eastAsia"/>
                <w:color w:val="000000"/>
                <w:lang w:eastAsia="zh-CN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c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onazepam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mg/d)</w:t>
            </w:r>
          </w:p>
        </w:tc>
        <w:tc>
          <w:tcPr>
            <w:tcW w:w="1710" w:type="dxa"/>
          </w:tcPr>
          <w:p w14:paraId="47D07B43" w14:textId="41702D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otice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ag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≥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</w:p>
        </w:tc>
        <w:tc>
          <w:tcPr>
            <w:tcW w:w="1260" w:type="dxa"/>
          </w:tcPr>
          <w:p w14:paraId="241590DC" w14:textId="73BCD1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sita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requ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uses</w:t>
            </w:r>
          </w:p>
        </w:tc>
        <w:tc>
          <w:tcPr>
            <w:tcW w:w="1350" w:type="dxa"/>
          </w:tcPr>
          <w:p w14:paraId="6A630164" w14:textId="7CC7AA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Involunta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witch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usc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aw</w:t>
            </w:r>
          </w:p>
        </w:tc>
        <w:tc>
          <w:tcPr>
            <w:tcW w:w="1440" w:type="dxa"/>
          </w:tcPr>
          <w:p w14:paraId="73393F61" w14:textId="746F271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135CFD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76415536" w14:textId="281976B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436EE4E4" w14:textId="146119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04FC471" w14:textId="548C2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DD0D7A6" w14:textId="77777777" w:rsidTr="00261535">
        <w:tc>
          <w:tcPr>
            <w:tcW w:w="1620" w:type="dxa"/>
          </w:tcPr>
          <w:p w14:paraId="47CD3BA8" w14:textId="47D255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7767832" w14:textId="77777777" w:rsidR="003D6A21" w:rsidRPr="003D6A21" w:rsidRDefault="003D6A21" w:rsidP="00CF52E5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43</w:t>
            </w:r>
          </w:p>
        </w:tc>
        <w:tc>
          <w:tcPr>
            <w:tcW w:w="1350" w:type="dxa"/>
          </w:tcPr>
          <w:p w14:paraId="06EDD9AE" w14:textId="6B31F3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DC48E92" w14:textId="3DEBD5A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89E773E" w14:textId="250297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cam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notice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he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ai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a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</w:p>
        </w:tc>
        <w:tc>
          <w:tcPr>
            <w:tcW w:w="1260" w:type="dxa"/>
          </w:tcPr>
          <w:p w14:paraId="62515745" w14:textId="128F7DE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</w:p>
        </w:tc>
        <w:tc>
          <w:tcPr>
            <w:tcW w:w="1350" w:type="dxa"/>
          </w:tcPr>
          <w:p w14:paraId="658DD26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CCE69B5" w14:textId="5971B3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65B9EA84" w14:textId="490612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866B8C6" w14:textId="76E004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7CB5036" w14:textId="11831B7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7286E00" w14:textId="77777777" w:rsidTr="00261535">
        <w:tc>
          <w:tcPr>
            <w:tcW w:w="1620" w:type="dxa"/>
          </w:tcPr>
          <w:p w14:paraId="6FEDBF56" w14:textId="1B9978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ED243C0" w14:textId="69ABBD7C" w:rsidR="003D6A21" w:rsidRPr="003D6A21" w:rsidRDefault="003D6A21" w:rsidP="00CF52E5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37DD9D1" w14:textId="7449FB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2C6B12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E1A022F" w14:textId="680E71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6D2CE6B" w14:textId="46B811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260" w:type="dxa"/>
          </w:tcPr>
          <w:p w14:paraId="2045B6C4" w14:textId="4F1283E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Intermitt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</w:p>
        </w:tc>
        <w:tc>
          <w:tcPr>
            <w:tcW w:w="1350" w:type="dxa"/>
          </w:tcPr>
          <w:p w14:paraId="2D81332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094309D" w14:textId="4CC1C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CF52E5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6019E1E2" w14:textId="14CD4E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BFB75B0" w14:textId="527C3E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8DED1EE" w14:textId="33BD5A9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D7F1C90" w14:textId="77777777" w:rsidTr="00261535">
        <w:tc>
          <w:tcPr>
            <w:tcW w:w="1620" w:type="dxa"/>
          </w:tcPr>
          <w:p w14:paraId="6510EE55" w14:textId="42751A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5594284A" w14:textId="554F88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FDA90ED" w14:textId="21BAC1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elus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EF6991B" w14:textId="7220BE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055C85D1" w14:textId="197976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</w:p>
        </w:tc>
        <w:tc>
          <w:tcPr>
            <w:tcW w:w="1260" w:type="dxa"/>
          </w:tcPr>
          <w:p w14:paraId="498650B5" w14:textId="4EDF78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Hesita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cif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syllables</w:t>
            </w:r>
          </w:p>
        </w:tc>
        <w:tc>
          <w:tcPr>
            <w:tcW w:w="1350" w:type="dxa"/>
          </w:tcPr>
          <w:p w14:paraId="40D308EB" w14:textId="6E17560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Oro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kinesia</w:t>
            </w:r>
          </w:p>
        </w:tc>
        <w:tc>
          <w:tcPr>
            <w:tcW w:w="1440" w:type="dxa"/>
          </w:tcPr>
          <w:p w14:paraId="7B09FF0D" w14:textId="2AB764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CF52E5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498A9434" w14:textId="2E27B3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</w:t>
            </w:r>
            <w:r w:rsidRPr="003D6A21">
              <w:rPr>
                <w:rFonts w:ascii="Book Antiqua" w:eastAsia="Calibri" w:hAnsi="Book Antiqua" w:cs="Arial"/>
              </w:rPr>
              <w:lastRenderedPageBreak/>
              <w:t>ed</w:t>
            </w:r>
          </w:p>
        </w:tc>
        <w:tc>
          <w:tcPr>
            <w:tcW w:w="1350" w:type="dxa"/>
          </w:tcPr>
          <w:p w14:paraId="646459BE" w14:textId="388F15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ysfluency</w:t>
            </w:r>
          </w:p>
        </w:tc>
        <w:tc>
          <w:tcPr>
            <w:tcW w:w="1170" w:type="dxa"/>
          </w:tcPr>
          <w:p w14:paraId="78D3B978" w14:textId="61283CF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A82C031" w14:textId="77777777" w:rsidTr="00261535">
        <w:tc>
          <w:tcPr>
            <w:tcW w:w="1620" w:type="dxa"/>
          </w:tcPr>
          <w:p w14:paraId="4077B6C6" w14:textId="56C30E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BABAA83" w14:textId="140B97A7" w:rsidR="003D6A21" w:rsidRPr="003D6A21" w:rsidRDefault="003D6A21" w:rsidP="00CF52E5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6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3B9429A" w14:textId="1BC591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453CCDB6" w14:textId="2DF23DD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ul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6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yosc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piprazo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48AC88B2" w14:textId="200956C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</w:p>
        </w:tc>
        <w:tc>
          <w:tcPr>
            <w:tcW w:w="1260" w:type="dxa"/>
          </w:tcPr>
          <w:p w14:paraId="1E04FCBE" w14:textId="2CF19F1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</w:p>
        </w:tc>
        <w:tc>
          <w:tcPr>
            <w:tcW w:w="1350" w:type="dxa"/>
          </w:tcPr>
          <w:p w14:paraId="4060C3F7" w14:textId="5838F8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ro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witching,</w:t>
            </w:r>
            <w:r w:rsidR="00CF52E5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ppe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imb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erking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ypersalivation</w:t>
            </w:r>
          </w:p>
        </w:tc>
        <w:tc>
          <w:tcPr>
            <w:tcW w:w="1440" w:type="dxa"/>
          </w:tcPr>
          <w:p w14:paraId="5B4AA462" w14:textId="493591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CF52E5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599132A5" w14:textId="72567F9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r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</w:t>
            </w:r>
          </w:p>
        </w:tc>
        <w:tc>
          <w:tcPr>
            <w:tcW w:w="1350" w:type="dxa"/>
          </w:tcPr>
          <w:p w14:paraId="3250C520" w14:textId="04172F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Hea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mpairment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ypertension</w:t>
            </w:r>
          </w:p>
        </w:tc>
        <w:tc>
          <w:tcPr>
            <w:tcW w:w="1170" w:type="dxa"/>
          </w:tcPr>
          <w:p w14:paraId="5FA726A7" w14:textId="7B3199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633F848" w14:textId="77777777" w:rsidTr="00261535">
        <w:tc>
          <w:tcPr>
            <w:tcW w:w="1620" w:type="dxa"/>
          </w:tcPr>
          <w:p w14:paraId="172D2925" w14:textId="6C840C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6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)</w:t>
            </w:r>
          </w:p>
        </w:tc>
        <w:tc>
          <w:tcPr>
            <w:tcW w:w="900" w:type="dxa"/>
          </w:tcPr>
          <w:p w14:paraId="3A902411" w14:textId="7ED5BC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6C47FC9" w14:textId="5ADD65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2C6B12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B67132A" w14:textId="559CE3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Amisulpride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itriptyl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p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r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z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piclo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.7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</w:p>
        </w:tc>
        <w:tc>
          <w:tcPr>
            <w:tcW w:w="1710" w:type="dxa"/>
          </w:tcPr>
          <w:p w14:paraId="3C572799" w14:textId="145D44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260" w:type="dxa"/>
          </w:tcPr>
          <w:p w14:paraId="7696DD70" w14:textId="55CFC7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sitancy</w:t>
            </w:r>
          </w:p>
        </w:tc>
        <w:tc>
          <w:tcPr>
            <w:tcW w:w="1350" w:type="dxa"/>
          </w:tcPr>
          <w:p w14:paraId="14BA0F1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40E2CE6F" w14:textId="671834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2C6B12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</w:p>
        </w:tc>
        <w:tc>
          <w:tcPr>
            <w:tcW w:w="1350" w:type="dxa"/>
          </w:tcPr>
          <w:p w14:paraId="58165EAD" w14:textId="71C1517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ommenc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ho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6D3AF154" w14:textId="4E6134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9492598" w14:textId="19DBA0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8B3CC2A" w14:textId="77777777" w:rsidTr="00261535">
        <w:tc>
          <w:tcPr>
            <w:tcW w:w="1620" w:type="dxa"/>
          </w:tcPr>
          <w:p w14:paraId="22C8C79C" w14:textId="5234B6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piprazo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7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B9E8344" w14:textId="552732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B1E882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3D59AF03" w14:textId="05C9E61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49BC914" w14:textId="5648BB0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ipiprazo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77DC69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F37EC1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F68FD67" w14:textId="61F2102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ripiprazol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  <w:r w:rsidR="0037329E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37329E">
              <w:rPr>
                <w:rFonts w:ascii="Book Antiqua" w:hAnsi="Book Antiqua" w:cs="Calibri"/>
                <w:color w:val="242021"/>
                <w:lang w:eastAsia="zh-CN"/>
              </w:rPr>
              <w:t>.</w:t>
            </w:r>
            <w:r w:rsidR="00976B8B">
              <w:rPr>
                <w:rFonts w:ascii="Book Antiqua" w:hAnsi="Book Antiqua" w:cs="Calibri"/>
                <w:color w:val="242021"/>
                <w:lang w:eastAsia="zh-CN"/>
              </w:rPr>
              <w:t xml:space="preserve"> </w:t>
            </w:r>
            <w:r w:rsidR="0037329E">
              <w:rPr>
                <w:rFonts w:ascii="Book Antiqua" w:eastAsia="Calibri" w:hAnsi="Book Antiqua" w:cs="Calibri"/>
                <w:color w:val="242021"/>
              </w:rPr>
              <w:t>R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os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ripiprazo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from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7.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g/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29CE4A76" w14:textId="6C8EC6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rug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e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no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continued</w:t>
            </w:r>
          </w:p>
        </w:tc>
        <w:tc>
          <w:tcPr>
            <w:tcW w:w="1350" w:type="dxa"/>
          </w:tcPr>
          <w:p w14:paraId="6A0B5606" w14:textId="41575B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urn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ndrom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FF0171E" w14:textId="60C785F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bookmarkStart w:id="15" w:name="_Hlk58362339"/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Ertekin</w:t>
            </w:r>
            <w:proofErr w:type="spellEnd"/>
            <w:r w:rsidRPr="003D6A21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bookmarkEnd w:id="15"/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rtekin&lt;/Author&gt;&lt;Year&gt;2016&lt;/Year&gt;&lt;RecNum&gt;154&lt;/RecNum&gt;&lt;DisplayText&gt;&lt;style face="superscript"&gt;[8]&lt;/style&gt;&lt;/DisplayText&gt;&lt;record&gt;&lt;rec-number&gt;154&lt;/rec-number&gt;&lt;foreign-keys&gt;&lt;key app="EN" db-id="r20wt9p5fzt0tgeewaxv0fejvs59t9zrpvxd"&gt;154&lt;/key&gt;&lt;/foreign-keys&gt;&lt;ref-type name="Journal Article"&gt;17&lt;/ref-type&gt;&lt;contributors&gt;&lt;authors&gt;&lt;author&gt;Ertekin, Hulya&lt;/author&gt;&lt;author&gt;Ertekin, Yusuf Haydar&lt;/author&gt;&lt;author&gt;Sahin, Basak&lt;/author&gt;&lt;author&gt;Yayla, Sinan&lt;/author&gt;&lt;author&gt;Turkyilmaz, Ersin&lt;/author&gt;&lt;author&gt;Kara, Medine&lt;/author&gt;&lt;/authors&gt;&lt;/contributors&gt;&lt;titles&gt;&lt;title&gt;Clozapine and Aripiprazole-Induced Stuttering: A Case Report of Turner Syndrome with Schizophrenia&lt;/title&gt;&lt;secondary-title&gt;Klinik Psikofarmakoloji Bülteni-Bulletin of Clinical Psychopharmacology&lt;/secondary-title&gt;&lt;/titles&gt;&lt;periodical&gt;&lt;full-title&gt;Klinik Psikofarmakoloji Bülteni-Bulletin of Clinical Psychopharmacology&lt;/full-title&gt;&lt;/periodical&gt;&lt;pages&gt;422-425&lt;/pages&gt;&lt;volume&gt;26&lt;/volume&gt;&lt;number&gt;4&lt;/number&gt;&lt;dates&gt;&lt;year&gt;2016&lt;/year&gt;&lt;/dates&gt;&lt;isbn&gt;1017-7833&lt;/isbn&gt;&lt;urls&gt;&lt;/urls&gt;&lt;electronic-resource-num&gt;https://doi.org/10.5455/bcp.201512041156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" w:tooltip="Ertekin, 2016 #154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B0C7B37" w14:textId="77777777" w:rsidTr="00261535">
        <w:tc>
          <w:tcPr>
            <w:tcW w:w="1620" w:type="dxa"/>
          </w:tcPr>
          <w:p w14:paraId="5A108864" w14:textId="5E16CC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  <w:lang w:bidi="fa-IR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gradual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  <w:r w:rsidR="00976B8B">
              <w:rPr>
                <w:rFonts w:ascii="Book Antiqua" w:eastAsia="Calibri" w:hAnsi="Book Antiqua" w:cs="Arial"/>
                <w:color w:val="242021"/>
                <w:lang w:bidi="fa-IR"/>
              </w:rPr>
              <w:t xml:space="preserve"> </w:t>
            </w:r>
          </w:p>
        </w:tc>
        <w:tc>
          <w:tcPr>
            <w:tcW w:w="900" w:type="dxa"/>
          </w:tcPr>
          <w:p w14:paraId="474D594B" w14:textId="3F3101D3" w:rsidR="003D6A21" w:rsidRPr="003D6A21" w:rsidRDefault="003D6A21" w:rsidP="0037329E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D675A79" w14:textId="561FC1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0106D80F" w14:textId="092D3D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italopra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,</w:t>
            </w:r>
            <w:r w:rsidR="002C6B1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242021"/>
              </w:rPr>
              <w:t>c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onazepa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242021"/>
              </w:rPr>
              <w:t>a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enolo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242021"/>
              </w:rPr>
              <w:t>l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th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</w:t>
            </w:r>
          </w:p>
        </w:tc>
        <w:tc>
          <w:tcPr>
            <w:tcW w:w="1710" w:type="dxa"/>
          </w:tcPr>
          <w:p w14:paraId="7E9B73EA" w14:textId="551A59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Approxim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2CBAC841" w14:textId="42BBB4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ersist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difficulti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nunc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tter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I,”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D,”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T”)</w:t>
            </w:r>
          </w:p>
        </w:tc>
        <w:tc>
          <w:tcPr>
            <w:tcW w:w="1350" w:type="dxa"/>
          </w:tcPr>
          <w:p w14:paraId="14A12861" w14:textId="7CFC23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rofaci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kines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witch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star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3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mg/d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="0037329E">
              <w:rPr>
                <w:rFonts w:ascii="Book Antiqua" w:eastAsia="Calibri" w:hAnsi="Book Antiqua" w:cs="Arial"/>
                <w:color w:val="242021"/>
              </w:rPr>
              <w:t>m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croseizur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cord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E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440" w:type="dxa"/>
          </w:tcPr>
          <w:p w14:paraId="0596BEA6" w14:textId="758F09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ubstitut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ith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valproex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receiv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valproex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031C9CA2" w14:textId="2EA20F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ider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rapeuti</w:t>
            </w:r>
            <w:r w:rsidRPr="003D6A21">
              <w:rPr>
                <w:rFonts w:ascii="Book Antiqua" w:eastAsia="Calibri" w:hAnsi="Book Antiqua" w:cs="Arial"/>
              </w:rPr>
              <w:lastRenderedPageBreak/>
              <w:t>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s</w:t>
            </w:r>
          </w:p>
        </w:tc>
        <w:tc>
          <w:tcPr>
            <w:tcW w:w="1350" w:type="dxa"/>
          </w:tcPr>
          <w:p w14:paraId="7BB19A69" w14:textId="564C14B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yp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M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K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sodic</w:t>
            </w:r>
            <w:r w:rsidR="002C6B1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allucin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ER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5C3D83">
              <w:rPr>
                <w:rFonts w:ascii="Book Antiqua" w:eastAsia="Calibri" w:hAnsi="Book Antiqua" w:cs="Arial"/>
                <w:color w:val="242021"/>
              </w:rPr>
              <w:t>c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reb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contusion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ccasion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ca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us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mitt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ami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170" w:type="dxa"/>
          </w:tcPr>
          <w:p w14:paraId="677DAAC0" w14:textId="051C0F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Rachamallu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Rachamallu&lt;/Author&gt;&lt;Year&gt;2017&lt;/Year&gt;&lt;RecNum&gt;142&lt;/RecNum&gt;&lt;DisplayText&gt;&lt;style face="superscript"&gt;[62]&lt;/style&gt;&lt;/DisplayText&gt;&lt;record&gt;&lt;rec-number&gt;142&lt;/rec-number&gt;&lt;foreign-keys&gt;&lt;key app="EN" db-id="r20wt9p5fzt0tgeewaxv0fejvs59t9zrpvxd"&gt;142&lt;/key&gt;&lt;/foreign-keys&gt;&lt;ref-type name="Journal Article"&gt;17&lt;/ref-type&gt;&lt;contributors&gt;&lt;authors&gt;&lt;author&gt;Rachamallu, Vivekananda&lt;/author&gt;&lt;author&gt;Haq, Ayman&lt;/author&gt;&lt;author&gt;Song, Michael M&lt;/author&gt;&lt;author&gt;Aligeti, Manish&lt;/author&gt;&lt;/authors&gt;&lt;/contributors&gt;&lt;titles&gt;&lt;title&gt;Clozapine-induced microseizures, orofacial dyskinesia, and speech dysfluency in an adolescent with treatment resistant early onset schizophrenia on concurrent lithium therapy&lt;/title&gt;&lt;secondary-title&gt;Case Reports in Psychiatry&lt;/secondary-title&gt;&lt;/titles&gt;&lt;periodical&gt;&lt;full-title&gt;Case Reports in Psychiatry&lt;/full-title&gt;&lt;/periodical&gt;&lt;volume&gt;2017&lt;/volume&gt;&lt;dates&gt;&lt;year&gt;2017&lt;/year&gt;&lt;/dates&gt;&lt;isbn&gt;2090-682X&lt;/isbn&gt;&lt;urls&gt;&lt;/urls&gt;&lt;custom3&gt;28835863&lt;/custom3&gt;&lt;electronic-resource-num&gt;https://doi.org/10.1155/2017/735909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2" w:tooltip="Rachamallu, 2017 #142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2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447D57CA" w14:textId="77777777" w:rsidTr="00261535">
        <w:tc>
          <w:tcPr>
            <w:tcW w:w="1620" w:type="dxa"/>
          </w:tcPr>
          <w:p w14:paraId="08DFC34D" w14:textId="419F2C6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B541E0B" w14:textId="359CA5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51140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71F3742B" w14:textId="66260D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Fluoxet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6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710" w:type="dxa"/>
          </w:tcPr>
          <w:p w14:paraId="23BC93CD" w14:textId="2F67F72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velop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cal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147EF4D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582CB7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5C58B3F" w14:textId="157BC7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CT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inim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nt</w:t>
            </w:r>
          </w:p>
        </w:tc>
        <w:tc>
          <w:tcPr>
            <w:tcW w:w="1350" w:type="dxa"/>
          </w:tcPr>
          <w:p w14:paraId="667BCDFF" w14:textId="0CCB1F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369A8ED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R</w:t>
            </w:r>
          </w:p>
        </w:tc>
        <w:tc>
          <w:tcPr>
            <w:tcW w:w="1170" w:type="dxa"/>
          </w:tcPr>
          <w:p w14:paraId="6267D5AE" w14:textId="07CC04E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Das&lt;/Author&gt;&lt;Year&gt;2018&lt;/Year&gt;&lt;RecNum&gt;146&lt;/RecNum&gt;&lt;DisplayText&gt;&lt;style face="superscript"&gt;[19]&lt;/style&gt;&lt;/DisplayText&gt;&lt;record&gt;&lt;rec-number&gt;146&lt;/rec-number&gt;&lt;foreign-keys&gt;&lt;key app="EN" db-id="r20wt9p5fzt0tgeewaxv0fejvs59t9zrpvxd"&gt;146&lt;/key&gt;&lt;/foreign-keys&gt;&lt;ref-type name="Journal Article"&gt;17&lt;/ref-type&gt;&lt;contributors&gt;&lt;authors&gt;&lt;author&gt;Das, Soumitra&lt;/author&gt;&lt;author&gt;Manjunatha, N&lt;/author&gt;&lt;author&gt;Thirthali, Jagadisha&lt;/author&gt;&lt;/authors&gt;&lt;/contributors&gt;&lt;titles&gt;&lt;title&gt;Clozapine-induced weight loss and stuttering in a patient with schizophrenia&lt;/title&gt;&lt;secondary-title&gt;Indian journal of psychological medicine&lt;/secondary-title&gt;&lt;/titles&gt;&lt;periodical&gt;&lt;full-title&gt;Indian journal of psychological medicine&lt;/full-title&gt;&lt;/periodical&gt;&lt;pages&gt;385-387&lt;/pages&gt;&lt;volume&gt;40&lt;/volume&gt;&lt;number&gt;4&lt;/number&gt;&lt;dates&gt;&lt;year&gt;2018&lt;/year&gt;&lt;/dates&gt;&lt;isbn&gt;0253-7176&lt;/isbn&gt;&lt;urls&gt;&lt;/urls&gt;&lt;electronic-resource-num&gt; 10.4103/IJPSYM.IJPSYM_523_1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19" w:tooltip="Das, 2018 #146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19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5184C6C7" w14:textId="77777777" w:rsidTr="00261535">
        <w:tc>
          <w:tcPr>
            <w:tcW w:w="1620" w:type="dxa"/>
          </w:tcPr>
          <w:p w14:paraId="179DC996" w14:textId="61B9CC9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4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1B4B33DF" w14:textId="738139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n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ar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0s</w:t>
            </w:r>
          </w:p>
        </w:tc>
        <w:tc>
          <w:tcPr>
            <w:tcW w:w="1350" w:type="dxa"/>
          </w:tcPr>
          <w:p w14:paraId="2F11A43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52D5A048" w14:textId="284384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872BCE0" w14:textId="57EDAF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</w:p>
        </w:tc>
        <w:tc>
          <w:tcPr>
            <w:tcW w:w="1260" w:type="dxa"/>
          </w:tcPr>
          <w:p w14:paraId="14C4CB9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5CC36779" w14:textId="1B167A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ark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tivity</w:t>
            </w:r>
          </w:p>
        </w:tc>
        <w:tc>
          <w:tcPr>
            <w:tcW w:w="1440" w:type="dxa"/>
          </w:tcPr>
          <w:p w14:paraId="4F658451" w14:textId="741E8A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5C3D83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h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ear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or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uthor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0491FED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FE9D7F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790F0D79" w14:textId="71878D9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anidioti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anidiotis&lt;/Author&gt;&lt;Year&gt;2007&lt;/Year&gt;&lt;RecNum&gt;222&lt;/RecNum&gt;&lt;DisplayText&gt;&lt;style face="superscript"&gt;[24]&lt;/style&gt;&lt;/DisplayText&gt;&lt;record&gt;&lt;rec-number&gt;222&lt;/rec-number&gt;&lt;foreign-keys&gt;&lt;key app="EN" db-id="r20wt9p5fzt0tgeewaxv0fejvs59t9zrpvxd"&gt;222&lt;/key&gt;&lt;/foreign-keys&gt;&lt;ref-type name="Journal Article"&gt;17&lt;/ref-type&gt;&lt;contributors&gt;&lt;authors&gt;&lt;author&gt;Kranidiotis, Laki&lt;/author&gt;&lt;author&gt;Thomas, Sheila&lt;/author&gt;&lt;/authors&gt;&lt;/contributors&gt;&lt;titles&gt;&lt;title&gt;Clozapine-induced speech dysfluency: further cases&lt;/title&gt;&lt;secondary-title&gt;Psychiatric Bulletin&lt;/secondary-title&gt;&lt;/titles&gt;&lt;periodical&gt;&lt;full-title&gt;Psychiatric Bulletin&lt;/full-title&gt;&lt;/periodical&gt;&lt;pages&gt;191-191&lt;/pages&gt;&lt;volume&gt;31&lt;/volume&gt;&lt;number&gt;5&lt;/number&gt;&lt;dates&gt;&lt;year&gt;2007&lt;/year&gt;&lt;/dates&gt;&lt;isbn&gt;0955-6036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4" w:tooltip="Kranidiotis, 2007 #22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CC2A711" w14:textId="77777777" w:rsidTr="00261535">
        <w:tc>
          <w:tcPr>
            <w:tcW w:w="1620" w:type="dxa"/>
          </w:tcPr>
          <w:p w14:paraId="6DCAA8D1" w14:textId="20A2B3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12BB42AE" w14:textId="2685B5A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8</w:t>
            </w:r>
          </w:p>
        </w:tc>
        <w:tc>
          <w:tcPr>
            <w:tcW w:w="1350" w:type="dxa"/>
          </w:tcPr>
          <w:p w14:paraId="34F9BE4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6C05F5BF" w14:textId="09567E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BB18A90" w14:textId="5CFEEC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vid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abl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51D78A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6A9627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B32A4D3" w14:textId="28EC42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amisulpirid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DZ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</w:p>
          <w:p w14:paraId="40EA24C5" w14:textId="69DBFA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Calibri"/>
                <w:color w:val="242021"/>
              </w:rPr>
              <w:lastRenderedPageBreak/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lozapine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7191658A" w14:textId="5FA6FD3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tarted</w:t>
            </w:r>
          </w:p>
        </w:tc>
        <w:tc>
          <w:tcPr>
            <w:tcW w:w="1350" w:type="dxa"/>
          </w:tcPr>
          <w:p w14:paraId="71F1666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54F16BD5" w14:textId="344B81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anidioti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anidiotis&lt;/Author&gt;&lt;Year&gt;2007&lt;/Year&gt;&lt;RecNum&gt;222&lt;/RecNum&gt;&lt;DisplayText&gt;&lt;style face="superscript"&gt;[24]&lt;/style&gt;&lt;/DisplayText&gt;&lt;record&gt;&lt;rec-number&gt;222&lt;/rec-number&gt;&lt;foreign-keys&gt;&lt;key app="EN" db-id="r20wt9p5fzt0tgeewaxv0fejvs59t9zrpvxd"&gt;222&lt;/key&gt;&lt;/foreign-keys&gt;&lt;ref-type name="Journal Article"&gt;17&lt;/ref-type&gt;&lt;contributors&gt;&lt;authors&gt;&lt;author&gt;Kranidiotis, Laki&lt;/author&gt;&lt;author&gt;Thomas, Sheila&lt;/author&gt;&lt;/authors&gt;&lt;/contributors&gt;&lt;titles&gt;&lt;title&gt;Clozapine-induced speech dysfluency: further cases&lt;/title&gt;&lt;secondary-title&gt;Psychiatric Bulletin&lt;/secondary-title&gt;&lt;/titles&gt;&lt;periodical&gt;&lt;full-title&gt;Psychiatric Bulletin&lt;/full-title&gt;&lt;/periodical&gt;&lt;pages&gt;191-191&lt;/pages&gt;&lt;volume&gt;31&lt;/volume&gt;&lt;number&gt;5&lt;/number&gt;&lt;dates&gt;&lt;year&gt;2007&lt;/year&gt;&lt;/dates&gt;&lt;isbn&gt;0955-6036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4" w:tooltip="Kranidiotis, 2007 #22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AF060D5" w14:textId="77777777" w:rsidTr="00261535">
        <w:tc>
          <w:tcPr>
            <w:tcW w:w="1620" w:type="dxa"/>
          </w:tcPr>
          <w:p w14:paraId="62900519" w14:textId="425B08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ID)</w:t>
            </w:r>
          </w:p>
        </w:tc>
        <w:tc>
          <w:tcPr>
            <w:tcW w:w="900" w:type="dxa"/>
          </w:tcPr>
          <w:p w14:paraId="4A208CB0" w14:textId="396B07D6" w:rsidR="003D6A21" w:rsidRPr="003D6A21" w:rsidRDefault="003D6A21" w:rsidP="005C3D83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5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DC21866" w14:textId="5A187A0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A2EE06F" w14:textId="1A808A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isperidon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M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je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7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ve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wk</w:t>
            </w:r>
            <w:proofErr w:type="spellEnd"/>
            <w:r w:rsidRPr="003D6A21">
              <w:rPr>
                <w:rFonts w:ascii="Book Antiqua" w:eastAsia="Calibri" w:hAnsi="Book Antiqua" w:cs="Arial"/>
                <w:color w:val="000000"/>
              </w:rPr>
              <w:t>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speridon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r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hi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mission)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710" w:type="dxa"/>
          </w:tcPr>
          <w:p w14:paraId="73650B4A" w14:textId="6CDF9F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s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ang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ssion)</w:t>
            </w:r>
          </w:p>
        </w:tc>
        <w:tc>
          <w:tcPr>
            <w:tcW w:w="1260" w:type="dxa"/>
          </w:tcPr>
          <w:p w14:paraId="066F179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EE89926" w14:textId="30E693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Orofaci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xtremitie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yoclon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jerk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ro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tacks</w:t>
            </w:r>
          </w:p>
        </w:tc>
        <w:tc>
          <w:tcPr>
            <w:tcW w:w="1440" w:type="dxa"/>
          </w:tcPr>
          <w:p w14:paraId="6C4847D4" w14:textId="2DD12F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olu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w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ays</w:t>
            </w:r>
          </w:p>
        </w:tc>
        <w:tc>
          <w:tcPr>
            <w:tcW w:w="1350" w:type="dxa"/>
          </w:tcPr>
          <w:p w14:paraId="2BF88821" w14:textId="3FCA3C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harg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h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-up</w:t>
            </w:r>
          </w:p>
        </w:tc>
        <w:tc>
          <w:tcPr>
            <w:tcW w:w="1350" w:type="dxa"/>
          </w:tcPr>
          <w:p w14:paraId="788B140E" w14:textId="71FEAB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P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ypertensio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M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hron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ack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i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igaret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moking</w:t>
            </w:r>
          </w:p>
        </w:tc>
        <w:tc>
          <w:tcPr>
            <w:tcW w:w="1170" w:type="dxa"/>
          </w:tcPr>
          <w:p w14:paraId="0A8D5486" w14:textId="1FE426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Chochol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Chochol&lt;/Author&gt;&lt;Year&gt;2019&lt;/Year&gt;&lt;RecNum&gt;148&lt;/RecNum&gt;&lt;DisplayText&gt;&lt;style face="superscript"&gt;[60]&lt;/style&gt;&lt;/DisplayText&gt;&lt;record&gt;&lt;rec-number&gt;148&lt;/rec-number&gt;&lt;foreign-keys&gt;&lt;key app="EN" db-id="r20wt9p5fzt0tgeewaxv0fejvs59t9zrpvxd"&gt;148&lt;/key&gt;&lt;/foreign-keys&gt;&lt;ref-type name="Journal Article"&gt;17&lt;/ref-type&gt;&lt;contributors&gt;&lt;authors&gt;&lt;author&gt;Chochol, Megan D&lt;/author&gt;&lt;author&gt;Kataria, Lynn&lt;/author&gt;&lt;author&gt;O&amp;apos;Rourke, Mary C&lt;/author&gt;&lt;author&gt;Lamotte, Guillaume&lt;/author&gt;&lt;/authors&gt;&lt;/contributors&gt;&lt;titles&gt;&lt;title&gt;Clozapine-Associated Myoclonus and Stuttering Secondary to Smoking Cessation and Drug Interaction: A Case Report&lt;/title&gt;&lt;secondary-title&gt;Journal of clinical psychopharmacology&lt;/secondary-title&gt;&lt;/titles&gt;&lt;periodical&gt;&lt;full-title&gt;Journal of clinical psychopharmacology&lt;/full-title&gt;&lt;/periodical&gt;&lt;pages&gt;275-277&lt;/pages&gt;&lt;volume&gt;39&lt;/volume&gt;&lt;number&gt;3&lt;/number&gt;&lt;dates&gt;&lt;year&gt;2019&lt;/year&gt;&lt;/dates&gt;&lt;isbn&gt;0271-0749&lt;/isbn&gt;&lt;urls&gt;&lt;/urls&gt;&lt;electronic-resource-num&gt;10.1097/JCP.000000000000103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0" w:tooltip="Chochol, 2019 #148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0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1F1A6AE4" w14:textId="77777777" w:rsidTr="00261535">
        <w:tc>
          <w:tcPr>
            <w:tcW w:w="1620" w:type="dxa"/>
          </w:tcPr>
          <w:p w14:paraId="22BFC883" w14:textId="4EDDB16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(1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327C0A41" w14:textId="29EC7937" w:rsidR="003D6A21" w:rsidRPr="003D6A21" w:rsidRDefault="003D6A21" w:rsidP="005C3D83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/</w:t>
            </w:r>
            <w:r w:rsidRPr="003D6A21">
              <w:rPr>
                <w:rFonts w:ascii="Book Antiqua" w:eastAsia="Calibri" w:hAnsi="Book Antiqua" w:cs="Arial"/>
              </w:rPr>
              <w:lastRenderedPageBreak/>
              <w:t>2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BA2301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chizophr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nia</w:t>
            </w:r>
          </w:p>
        </w:tc>
        <w:tc>
          <w:tcPr>
            <w:tcW w:w="1440" w:type="dxa"/>
          </w:tcPr>
          <w:p w14:paraId="781B98FA" w14:textId="5A1D27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rugs</w:t>
            </w:r>
          </w:p>
        </w:tc>
        <w:tc>
          <w:tcPr>
            <w:tcW w:w="1710" w:type="dxa"/>
          </w:tcPr>
          <w:p w14:paraId="55C8989E" w14:textId="0A1AEC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tr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0B93D186" w14:textId="3832FA00" w:rsidR="003D6A21" w:rsidRPr="003D6A21" w:rsidRDefault="005C3D83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>
              <w:rPr>
                <w:rFonts w:ascii="Book Antiqua" w:eastAsia="Calibri" w:hAnsi="Book Antiqua" w:cs="Arial"/>
                <w:color w:val="242021"/>
              </w:rPr>
              <w:lastRenderedPageBreak/>
              <w:t>F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lastRenderedPageBreak/>
              <w:t>repetition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wor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th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nclud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broke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words</w:t>
            </w:r>
          </w:p>
        </w:tc>
        <w:tc>
          <w:tcPr>
            <w:tcW w:w="1350" w:type="dxa"/>
          </w:tcPr>
          <w:p w14:paraId="40D9B9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7BA5AA16" w14:textId="139004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ignificant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</w:p>
        </w:tc>
        <w:tc>
          <w:tcPr>
            <w:tcW w:w="1350" w:type="dxa"/>
          </w:tcPr>
          <w:p w14:paraId="1D7B1145" w14:textId="36F78D5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-escalated</w:t>
            </w:r>
          </w:p>
        </w:tc>
        <w:tc>
          <w:tcPr>
            <w:tcW w:w="1350" w:type="dxa"/>
          </w:tcPr>
          <w:p w14:paraId="15524089" w14:textId="7DEDD3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F8291A7" w14:textId="7B30761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agendr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appa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Nagendrappa&lt;/Author&gt;&lt;Year&gt;2019&lt;/Year&gt;&lt;RecNum&gt;152&lt;/RecNum&gt;&lt;DisplayText&gt;&lt;style face="superscript"&gt;[90]&lt;/style&gt;&lt;/DisplayText&gt;&lt;record&gt;&lt;rec-number&gt;152&lt;/rec-number&gt;&lt;foreign-keys&gt;&lt;key app="EN" db-id="r20wt9p5fzt0tgeewaxv0fejvs59t9zrpvxd"&gt;152&lt;/key&gt;&lt;/foreign-keys&gt;&lt;ref-type name="Journal Article"&gt;17&lt;/ref-type&gt;&lt;contributors&gt;&lt;authors&gt;&lt;author&gt;Nagendrappa, Sachin&lt;/author&gt;&lt;author&gt;Sreeraj, Vanteemar S&lt;/author&gt;&lt;author&gt;Venkatasubramanian, Ganesan&lt;/author&gt;&lt;/authors&gt;&lt;/contributors&gt;&lt;titles&gt;&lt;title&gt;“I Stopped Hearing Voices, Started to Stutter”-A Case of Clozapine-Induced Stuttering&lt;/title&gt;&lt;secondary-title&gt;Indian journal of psychological medicine&lt;/secondary-title&gt;&lt;/titles&gt;&lt;periodical&gt;&lt;full-title&gt;Indian journal of psychological medicine&lt;/full-title&gt;&lt;/periodical&gt;&lt;pages&gt;97-98&lt;/pages&gt;&lt;volume&gt;41&lt;/volume&gt;&lt;number&gt;1&lt;/number&gt;&lt;dates&gt;&lt;year&gt;2019&lt;/year&gt;&lt;/dates&gt;&lt;isbn&gt;0253-7176&lt;/isbn&gt;&lt;urls&gt;&lt;/urls&gt;&lt;custom3&gt;30783319&lt;/custom3&gt;&lt;electronic-resource-num&gt; 10.4103/IJPSYM.IJPSYM_157_1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90" w:tooltip="Nagendrappa, 2019 #152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90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0942A78B" w14:textId="77777777" w:rsidTr="00261535">
        <w:tc>
          <w:tcPr>
            <w:tcW w:w="1620" w:type="dxa"/>
          </w:tcPr>
          <w:p w14:paraId="77118874" w14:textId="51F5F52E" w:rsidR="003D6A21" w:rsidRPr="002C6B12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76ACD175" w14:textId="36240B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EEC778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30B16F66" w14:textId="63A996E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20B663C" w14:textId="79A56F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ioned)</w:t>
            </w:r>
          </w:p>
        </w:tc>
        <w:tc>
          <w:tcPr>
            <w:tcW w:w="1260" w:type="dxa"/>
          </w:tcPr>
          <w:p w14:paraId="2A5DDE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350" w:type="dxa"/>
          </w:tcPr>
          <w:p w14:paraId="6E3CBB86" w14:textId="271E9B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onic-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clonic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lep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</w:t>
            </w:r>
          </w:p>
        </w:tc>
        <w:tc>
          <w:tcPr>
            <w:tcW w:w="1440" w:type="dxa"/>
          </w:tcPr>
          <w:p w14:paraId="2AF2F6B2" w14:textId="31532D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ar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amisulpirid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periden</w:t>
            </w:r>
            <w:r w:rsidR="005C3D83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eizur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5EEDD9C" w14:textId="57E2D8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77B8866E" w14:textId="7903C7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170" w:type="dxa"/>
          </w:tcPr>
          <w:p w14:paraId="7D0A2537" w14:textId="75B886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Gica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Gica&lt;/Author&gt;&lt;Year&gt;2020&lt;/Year&gt;&lt;RecNum&gt;150&lt;/RecNum&gt;&lt;DisplayText&gt;&lt;style face="superscript"&gt;[65]&lt;/style&gt;&lt;/DisplayText&gt;&lt;record&gt;&lt;rec-number&gt;150&lt;/rec-number&gt;&lt;foreign-keys&gt;&lt;key app="EN" db-id="r20wt9p5fzt0tgeewaxv0fejvs59t9zrpvxd"&gt;150&lt;/key&gt;&lt;/foreign-keys&gt;&lt;ref-type name="Journal Article"&gt;17&lt;/ref-type&gt;&lt;contributors&gt;&lt;authors&gt;&lt;author&gt;Gica, Sakir&lt;/author&gt;&lt;author&gt;Kiliç, Cenk&lt;/author&gt;&lt;author&gt;Karamustafalioglu, Nesrin&lt;/author&gt;&lt;/authors&gt;&lt;/contributors&gt;&lt;titles&gt;&lt;title&gt;Clozapine-Associated Stuttering: A Case Report&lt;/title&gt;&lt;secondary-title&gt;American journal of therapeutics&lt;/secondary-title&gt;&lt;/titles&gt;&lt;periodical&gt;&lt;full-title&gt;American journal of therapeutics&lt;/full-title&gt;&lt;/periodical&gt;&lt;pages&gt;e624-e627&lt;/pages&gt;&lt;volume&gt;27&lt;/volume&gt;&lt;number&gt;6&lt;/number&gt;&lt;dates&gt;&lt;year&gt;2020&lt;/year&gt;&lt;/dates&gt;&lt;isbn&gt;1075-2765&lt;/isbn&gt;&lt;urls&gt;&lt;/urls&gt;&lt;custom3&gt;31219808&lt;/custom3&gt;&lt;electronic-resource-num&gt;10.1097/MJT.00000000000010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5" w:tooltip="Gica, 2020 #150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25C4E418" w14:textId="77777777" w:rsidTr="00261535">
        <w:tc>
          <w:tcPr>
            <w:tcW w:w="1620" w:type="dxa"/>
          </w:tcPr>
          <w:p w14:paraId="5D223D03" w14:textId="7ABE43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60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mg/d)</w:t>
            </w:r>
          </w:p>
        </w:tc>
        <w:tc>
          <w:tcPr>
            <w:tcW w:w="900" w:type="dxa"/>
          </w:tcPr>
          <w:p w14:paraId="058B7ACE" w14:textId="5768E7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2F2D4BA" w14:textId="03D0FBB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abil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n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rritability</w:t>
            </w:r>
          </w:p>
        </w:tc>
        <w:tc>
          <w:tcPr>
            <w:tcW w:w="1440" w:type="dxa"/>
          </w:tcPr>
          <w:p w14:paraId="48D7BDA2" w14:textId="443112C0" w:rsidR="003D6A21" w:rsidRPr="003D6A21" w:rsidRDefault="003D6A21" w:rsidP="0067670A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italopra</w:t>
            </w:r>
            <w:r w:rsidR="0067670A">
              <w:rPr>
                <w:rFonts w:ascii="Book Antiqua" w:eastAsia="Calibri" w:hAnsi="Book Antiqua" w:cs="Arial"/>
              </w:rPr>
              <w:t xml:space="preserve">m </w:t>
            </w:r>
            <w:r w:rsidRPr="003D6A21">
              <w:rPr>
                <w:rFonts w:ascii="Book Antiqua" w:eastAsia="Calibri" w:hAnsi="Book Antiqua" w:cs="Arial"/>
              </w:rPr>
              <w:t>(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5C3D83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1792D66E" w14:textId="0C11B7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Fou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y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initiatio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</w:p>
        </w:tc>
        <w:tc>
          <w:tcPr>
            <w:tcW w:w="1260" w:type="dxa"/>
          </w:tcPr>
          <w:p w14:paraId="773906FC" w14:textId="191EA0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</w:t>
            </w:r>
            <w:r w:rsidRPr="003D6A21">
              <w:rPr>
                <w:rFonts w:ascii="Book Antiqua" w:eastAsia="Calibri" w:hAnsi="Book Antiqua" w:cs="Arial"/>
              </w:rPr>
              <w:lastRenderedPageBreak/>
              <w:t>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nou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)</w:t>
            </w:r>
          </w:p>
        </w:tc>
        <w:tc>
          <w:tcPr>
            <w:tcW w:w="1350" w:type="dxa"/>
          </w:tcPr>
          <w:p w14:paraId="61CDE74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332DB69A" w14:textId="46319AC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valproex</w:t>
            </w:r>
            <w:r w:rsidR="00C97FF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BC313CC" w14:textId="77BFEB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05DB81DB" w14:textId="0861FA8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-y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post-trauma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r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is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1117511" w14:textId="659B01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Aukst-Margetić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lastRenderedPageBreak/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ukst-Margetić&lt;/Author&gt;&lt;Year&gt;2008 &lt;/Year&gt;&lt;RecNum&gt;830&lt;/RecNum&gt;&lt;DisplayText&gt;&lt;style face="superscript"&gt;[91]&lt;/style&gt;&lt;/DisplayText&gt;&lt;record&gt;&lt;rec-number&gt;830&lt;/rec-number&gt;&lt;foreign-keys&gt;&lt;key app="EN" db-id="r20wt9p5fzt0tgeewaxv0fejvs59t9zrpvxd"&gt;830&lt;/key&gt;&lt;/foreign-keys&gt;&lt;ref-type name="Journal Article"&gt;17&lt;/ref-type&gt;&lt;contributors&gt;&lt;authors&gt;&lt;author&gt;&lt;style face="normal" font="default" charset="238" size="100%"&gt;B &lt;/style&gt;&lt;style face="normal" font="default" size="100%"&gt;Aukst-Margeti&lt;/style&gt;&lt;style face="normal" font="default" charset="238" size="100%"&gt;ć &lt;/style&gt;&lt;/author&gt;&lt;author&gt;&lt;style face="normal" font="default" charset="238" size="100%"&gt;B&lt;/style&gt;&lt;style face="normal" font="default" size="100%"&gt; &lt;/style&gt;&lt;style face="normal" font="default" charset="238" size="100%"&gt;Margetić&lt;/style&gt;&lt;/author&gt;&lt;/authors&gt;&lt;/contributors&gt;&lt;titles&gt;&lt;title&gt;&lt;style face="normal" font="default" charset="238" size="100%"&gt;Stuttering as a side-effect of divalproex sodium&lt;/style&gt;&lt;/title&gt;&lt;secondary-title&gt;&lt;style face="normal" font="default" charset="238" size="100%"&gt;Psychiatry Clin Neurosci.&lt;/style&gt;&lt;/secondary-title&gt;&lt;/titles&gt;&lt;periodical&gt;&lt;full-title&gt;Psychiatry Clin Neurosci.&lt;/full-title&gt;&lt;/periodical&gt;&lt;pages&gt;&lt;style face="normal" font="default" charset="238" size="100%"&gt;748&lt;/style&gt;&lt;/pages&gt;&lt;volume&gt;&lt;style face="normal" font="default" charset="238" size="100%"&gt;62&lt;/style&gt;&lt;/volume&gt;&lt;number&gt;&lt;style face="normal" font="default" charset="238" size="100%"&gt;6&lt;/style&gt;&lt;/number&gt;&lt;dates&gt;&lt;year&gt;&lt;style face="normal" font="default" charset="238" size="100%"&gt;2008 &lt;/style&gt;&lt;/year&gt;&lt;/dates&gt;&lt;urls&gt;&lt;/urls&gt;&lt;custom2&gt;&lt;style face="normal" font="default" charset="238" size="100%"&gt;19068016&lt;/style&gt;&lt;/custom2&gt;&lt;electronic-resource-num&gt;&lt;style face="normal" font="default" charset="238" size="100%"&gt;10.1111/j.1440-1819.2008.01878.x. &lt;/style&gt;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1" w:tooltip="Aukst-Margetić, 2008  #83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BC1EFA1" w14:textId="77777777" w:rsidTr="00261535">
        <w:tc>
          <w:tcPr>
            <w:tcW w:w="1620" w:type="dxa"/>
          </w:tcPr>
          <w:p w14:paraId="7F3DC146" w14:textId="36F2B8FA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lastRenderedPageBreak/>
              <w:t>Divalproex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lastRenderedPageBreak/>
              <w:t>sodiu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15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ide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e)</w:t>
            </w:r>
          </w:p>
        </w:tc>
        <w:tc>
          <w:tcPr>
            <w:tcW w:w="900" w:type="dxa"/>
          </w:tcPr>
          <w:p w14:paraId="7F2CA6C4" w14:textId="6E68BE4B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0DBC">
              <w:rPr>
                <w:rFonts w:ascii="Book Antiqua" w:eastAsia="Calibri" w:hAnsi="Book Antiqua" w:cs="Arial"/>
              </w:rPr>
              <w:lastRenderedPageBreak/>
              <w:t>56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F06B5A5" w14:textId="1A4805F6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Arial"/>
              </w:rPr>
              <w:lastRenderedPageBreak/>
              <w:t>Bipolar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  <w:r w:rsidRPr="003D0DBC">
              <w:rPr>
                <w:rFonts w:ascii="Book Antiqua" w:eastAsia="Calibri" w:hAnsi="Book Antiqua" w:cs="Arial"/>
              </w:rPr>
              <w:lastRenderedPageBreak/>
              <w:t>affective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  <w:r w:rsidRPr="003D0DBC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6F73724D" w14:textId="5C0C9B53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lastRenderedPageBreak/>
              <w:t>Olanzapin</w:t>
            </w:r>
            <w:r w:rsidRPr="003D0DBC">
              <w:rPr>
                <w:rFonts w:ascii="Book Antiqua" w:eastAsia="Calibri" w:hAnsi="Book Antiqua" w:cs="Giovanni-Book"/>
              </w:rPr>
              <w:lastRenderedPageBreak/>
              <w:t>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1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),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="005C3D83">
              <w:rPr>
                <w:rFonts w:ascii="Book Antiqua" w:eastAsia="Calibri" w:hAnsi="Book Antiqua" w:cs="Giovanni-Book"/>
              </w:rPr>
              <w:t>l</w:t>
            </w:r>
            <w:r w:rsidRPr="003D0DBC">
              <w:rPr>
                <w:rFonts w:ascii="Book Antiqua" w:eastAsia="Calibri" w:hAnsi="Book Antiqua" w:cs="Giovanni-Book"/>
              </w:rPr>
              <w:t>orazepa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4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  <w:r w:rsidR="00FB020C">
              <w:rPr>
                <w:rFonts w:ascii="Book Antiqua" w:eastAsia="Calibri" w:hAnsi="Book Antiqua" w:cs="Giovanni-Book"/>
              </w:rPr>
              <w:t>,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gradually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stoppe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along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with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creas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h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of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alproex)</w:t>
            </w:r>
          </w:p>
        </w:tc>
        <w:tc>
          <w:tcPr>
            <w:tcW w:w="1710" w:type="dxa"/>
          </w:tcPr>
          <w:p w14:paraId="3AF4DB73" w14:textId="16A8FADD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lastRenderedPageBreak/>
              <w:t>Two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weeks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lastRenderedPageBreak/>
              <w:t>after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creasing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h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ag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of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alproex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fro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10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o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15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</w:p>
        </w:tc>
        <w:tc>
          <w:tcPr>
            <w:tcW w:w="1260" w:type="dxa"/>
          </w:tcPr>
          <w:p w14:paraId="5E939EC5" w14:textId="05C388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oder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ssu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ter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ns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in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ttera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gment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unt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ras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unt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</w:t>
            </w:r>
          </w:p>
        </w:tc>
        <w:tc>
          <w:tcPr>
            <w:tcW w:w="1350" w:type="dxa"/>
          </w:tcPr>
          <w:p w14:paraId="603EDD2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66B72F74" w14:textId="13AEE1F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ivalproex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stant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melio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1CA472DF" w14:textId="5347A0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</w:t>
            </w:r>
            <w:r w:rsidRPr="003D6A21">
              <w:rPr>
                <w:rFonts w:ascii="MS Gothic" w:eastAsia="MS Gothic" w:hAnsi="MS Gothic" w:cs="MS Gothic"/>
              </w:rPr>
              <w:t>‑</w:t>
            </w:r>
            <w:r w:rsidRPr="003D6A21">
              <w:rPr>
                <w:rFonts w:ascii="Book Antiqua" w:eastAsia="MS Gothic" w:hAnsi="Book Antiqua" w:cs="MS Gothic"/>
              </w:rPr>
              <w:t>initiati</w:t>
            </w:r>
            <w:r w:rsidRPr="003D6A21">
              <w:rPr>
                <w:rFonts w:ascii="Book Antiqua" w:eastAsia="MS Gothic" w:hAnsi="Book Antiqua" w:cs="MS Gothic"/>
              </w:rPr>
              <w:lastRenderedPageBreak/>
              <w:t>on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of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the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drug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rg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</w:p>
        </w:tc>
        <w:tc>
          <w:tcPr>
            <w:tcW w:w="1350" w:type="dxa"/>
          </w:tcPr>
          <w:p w14:paraId="6BD7A6E8" w14:textId="3014EE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B2B0093" w14:textId="6A8A41FA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1" w:tooltip="Mukherjee, 2015 #1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ukherj</w:t>
              </w:r>
              <w:r w:rsidR="003D6A21" w:rsidRPr="003D6A21">
                <w:rPr>
                  <w:rFonts w:ascii="Book Antiqua" w:eastAsia="Calibri" w:hAnsi="Book Antiqua" w:cs="Arial"/>
                  <w:noProof/>
                </w:rPr>
                <w:lastRenderedPageBreak/>
                <w:t>ee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kherjee&lt;/Author&gt;&lt;Year&gt;2015&lt;/Year&gt;&lt;RecNum&gt;12&lt;/RecNum&gt;&lt;DisplayText&gt;&lt;style face="superscript"&gt;[92]&lt;/style&gt;&lt;/DisplayText&gt;&lt;record&gt;&lt;rec-number&gt;12&lt;/rec-number&gt;&lt;foreign-keys&gt;&lt;key app="EN" db-id="00pe2awedpxt0nee9f75fxs90p2ssv0vw5x2"&gt;12&lt;/key&gt;&lt;/foreign-keys&gt;&lt;ref-type name="Journal Article"&gt;17&lt;/ref-type&gt;&lt;contributors&gt;&lt;authors&gt;&lt;author&gt;Mukherjee, Shatavisa&lt;/author&gt;&lt;author&gt;Sen, Sukanta&lt;/author&gt;&lt;author&gt;Chatterjee, Seshadri S&lt;/author&gt;&lt;author&gt;Biswas, Arunava&lt;/author&gt;&lt;author&gt;Tripathi, Santanu K&lt;/author&gt;&lt;/authors&gt;&lt;/contributors&gt;&lt;titles&gt;&lt;title&gt;Divalproex-induced stuttering: A rare case report&lt;/title&gt;&lt;secondary-title&gt;European Journal of Psychology and Educational Studies&lt;/secondary-title&gt;&lt;/titles&gt;&lt;pages&gt;25&lt;/pages&gt;&lt;volume&gt;2&lt;/volume&gt;&lt;number&gt;1&lt;/number&gt;&lt;dates&gt;&lt;year&gt;2015&lt;/year&gt;&lt;/dates&gt;&lt;isbn&gt;2395-2555&lt;/isbn&gt;&lt;urls&gt;&lt;/urls&gt;&lt;electronic-resource-num&gt;10.4103/2395-2555.16141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2" w:tooltip="Mukherjee, 2015 #1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2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EEC8A81" w14:textId="77777777" w:rsidTr="00261535">
        <w:tc>
          <w:tcPr>
            <w:tcW w:w="1620" w:type="dxa"/>
          </w:tcPr>
          <w:p w14:paraId="6C6A978F" w14:textId="344B00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Desipram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04538BE" w14:textId="4E5014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A9EAB2A" w14:textId="1BBAF1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Dystimia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im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yp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04193172" w14:textId="0FCE43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xep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)</w:t>
            </w:r>
          </w:p>
        </w:tc>
        <w:tc>
          <w:tcPr>
            <w:tcW w:w="1710" w:type="dxa"/>
          </w:tcPr>
          <w:p w14:paraId="558A84F4" w14:textId="6E5C04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sipramine</w:t>
            </w:r>
          </w:p>
        </w:tc>
        <w:tc>
          <w:tcPr>
            <w:tcW w:w="1260" w:type="dxa"/>
          </w:tcPr>
          <w:p w14:paraId="3E1B7ABA" w14:textId="286851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on</w:t>
            </w:r>
          </w:p>
        </w:tc>
        <w:tc>
          <w:tcPr>
            <w:tcW w:w="1350" w:type="dxa"/>
          </w:tcPr>
          <w:p w14:paraId="3F40159A" w14:textId="4D8C0A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y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u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twit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vem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aw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comit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18897B3B" w14:textId="37992F6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3D0DB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</w:p>
        </w:tc>
        <w:tc>
          <w:tcPr>
            <w:tcW w:w="1350" w:type="dxa"/>
          </w:tcPr>
          <w:p w14:paraId="2F6D183A" w14:textId="1E4C55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enty-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ou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pp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ain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3D0DBC"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desiprami</w:t>
            </w: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ally</w:t>
            </w:r>
            <w:r w:rsidR="003D0DBC">
              <w:rPr>
                <w:rFonts w:ascii="Book Antiqua" w:eastAsia="Calibri" w:hAnsi="Book Antiqua" w:cs="Arial"/>
              </w:rPr>
              <w:t>, o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er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desipram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l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4-</w:t>
            </w:r>
            <w:r w:rsidRPr="003D6A21">
              <w:rPr>
                <w:rFonts w:ascii="Book Antiqua" w:eastAsia="Calibri" w:hAnsi="Book Antiqua" w:cs="Arial"/>
              </w:rPr>
              <w:lastRenderedPageBreak/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3D0DBC">
              <w:rPr>
                <w:rFonts w:ascii="Book Antiqua" w:eastAsia="Calibri" w:hAnsi="Book Antiqua" w:cs="Arial"/>
              </w:rPr>
              <w:t>;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="003D0DBC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xep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0747489C" w14:textId="77FB1C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pi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end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mis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i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tach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uptu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is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chronic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back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pain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in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the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past,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4B92C7D" w14:textId="7372E3CE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8" w:tooltip="Masand, 1992 #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asan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asand&lt;/Author&gt;&lt;Year&gt;1992&lt;/Year&gt;&lt;RecNum&gt;837&lt;/RecNum&gt;&lt;DisplayText&gt;&lt;style face="superscript"&gt;[93]&lt;/style&gt;&lt;/DisplayText&gt;&lt;record&gt;&lt;rec-number&gt;837&lt;/rec-number&gt;&lt;foreign-keys&gt;&lt;key app="EN" db-id="r20wt9p5fzt0tgeewaxv0fejvs59t9zrpvxd"&gt;837&lt;/key&gt;&lt;/foreign-keys&gt;&lt;ref-type name="Journal Article"&gt;17&lt;/ref-type&gt;&lt;contributors&gt;&lt;authors&gt;&lt;author&gt;Masand, Prakash&lt;/author&gt;&lt;/authors&gt;&lt;/contributors&gt;&lt;titles&gt;&lt;title&gt;Desipramine-induced oral-pharyngeal disturbances: stuttering and jaw myoclonus&lt;/title&gt;&lt;secondary-title&gt;Journal of Clinical Psychopharmacology&lt;/secondary-title&gt;&lt;/titles&gt;&lt;periodical&gt;&lt;full-title&gt;Journal of clinical psychopharmacology&lt;/full-title&gt;&lt;/periodical&gt;&lt;pages&gt;444-445&lt;/pages&gt;&lt;volume&gt;12&lt;/volume&gt;&lt;number&gt;6&lt;/number&gt;&lt;dates&gt;&lt;year&gt;1992&lt;/year&gt;&lt;/dates&gt;&lt;isbn&gt;1533-712X&lt;/isbn&gt;&lt;urls&gt;&lt;/urls&gt;&lt;electronic-resource-num&gt;https://doi.org/10.1097/00004714-199212000-0001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3" w:tooltip="Masand, 1992 #837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A14DD4D" w14:textId="77777777" w:rsidTr="00261535">
        <w:tc>
          <w:tcPr>
            <w:tcW w:w="1620" w:type="dxa"/>
          </w:tcPr>
          <w:p w14:paraId="338A6190" w14:textId="6844BF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Fluphenaz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up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5ECD9DF6" w14:textId="306774A6" w:rsidR="003D6A21" w:rsidRPr="003D6A21" w:rsidRDefault="003D6A21" w:rsidP="00FB020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3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350" w:type="dxa"/>
          </w:tcPr>
          <w:p w14:paraId="415BECBD" w14:textId="717F315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7E95E7AC" w14:textId="67357C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nztro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syl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57E5A998" w14:textId="4CB785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phen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0A80CA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9FA33B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PS</w:t>
            </w:r>
          </w:p>
        </w:tc>
        <w:tc>
          <w:tcPr>
            <w:tcW w:w="1440" w:type="dxa"/>
          </w:tcPr>
          <w:p w14:paraId="3E9FC808" w14:textId="11DD04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3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3D0DBC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12C9A3BD" w14:textId="785D96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phen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</w:p>
        </w:tc>
        <w:tc>
          <w:tcPr>
            <w:tcW w:w="1350" w:type="dxa"/>
          </w:tcPr>
          <w:p w14:paraId="5C9B526A" w14:textId="5012D9C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DB594A8" w14:textId="6AF9CE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urnber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urnberg&lt;/Author&gt;&lt;Year&gt;1981&lt;/Year&gt;&lt;RecNum&gt;184&lt;/RecNum&gt;&lt;DisplayText&gt;&lt;style face="superscript"&gt;[10]&lt;/style&gt;&lt;/DisplayText&gt;&lt;record&gt;&lt;rec-number&gt;184&lt;/rec-number&gt;&lt;foreign-keys&gt;&lt;key app="EN" db-id="r20wt9p5fzt0tgeewaxv0fejvs59t9zrpvxd"&gt;184&lt;/key&gt;&lt;/foreign-keys&gt;&lt;ref-type name="Journal Article"&gt;17&lt;/ref-type&gt;&lt;contributors&gt;&lt;authors&gt;&lt;author&gt;Nurnberg, H George&lt;/author&gt;&lt;author&gt;Greenwald, Blaine&lt;/author&gt;&lt;/authors&gt;&lt;/contributors&gt;&lt;titles&gt;&lt;title&gt;Stuttering: an unusual side effect of phenothiazines&lt;/title&gt;&lt;secondary-title&gt;The American Journal of Psychiatry&lt;/secondary-title&gt;&lt;/titles&gt;&lt;periodical&gt;&lt;full-title&gt;The American journal of psychiatry&lt;/full-title&gt;&lt;/periodical&gt;&lt;dates&gt;&lt;year&gt;1981&lt;/year&gt;&lt;/dates&gt;&lt;isbn&gt;1535-7228&lt;/isbn&gt;&lt;urls&gt;&lt;/urls&gt;&lt;electronic-resource-num&gt; https://doi.org/10.1176/ajp.138.3.38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" w:tooltip="Nurnberg, 1981 #18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AE4832C" w14:textId="77777777" w:rsidTr="00261535">
        <w:tc>
          <w:tcPr>
            <w:tcW w:w="1620" w:type="dxa"/>
          </w:tcPr>
          <w:p w14:paraId="1D7ABEDF" w14:textId="0C8364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lastRenderedPageBreak/>
              <w:t>Gabapent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NR)</w:t>
            </w:r>
          </w:p>
        </w:tc>
        <w:tc>
          <w:tcPr>
            <w:tcW w:w="900" w:type="dxa"/>
          </w:tcPr>
          <w:p w14:paraId="08F93A12" w14:textId="02C843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C357BD6" w14:textId="37E198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tract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</w:p>
        </w:tc>
        <w:tc>
          <w:tcPr>
            <w:tcW w:w="1440" w:type="dxa"/>
          </w:tcPr>
          <w:p w14:paraId="0ADC9C88" w14:textId="649D97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Phenytoi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NR)</w:t>
            </w:r>
          </w:p>
        </w:tc>
        <w:tc>
          <w:tcPr>
            <w:tcW w:w="1710" w:type="dxa"/>
          </w:tcPr>
          <w:p w14:paraId="4C6DD47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NR</w:t>
            </w:r>
          </w:p>
        </w:tc>
        <w:tc>
          <w:tcPr>
            <w:tcW w:w="1260" w:type="dxa"/>
          </w:tcPr>
          <w:p w14:paraId="2C7BAE0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1FCFCDC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21654F1" w14:textId="003A0B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abapentin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DC5488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47BB4D2" w14:textId="6D5FE8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8D47DA3" w14:textId="0D54EE52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4" w:tooltip="Nissani, 1997 #2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Nissani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issani&lt;/Author&gt;&lt;Year&gt;1997&lt;/Year&gt;&lt;RecNum&gt;23&lt;/RecNum&gt;&lt;DisplayText&gt;&lt;style face="superscript"&gt;[94]&lt;/style&gt;&lt;/DisplayText&gt;&lt;record&gt;&lt;rec-number&gt;23&lt;/rec-number&gt;&lt;foreign-keys&gt;&lt;key app="EN" db-id="00pe2awedpxt0nee9f75fxs90p2ssv0vw5x2"&gt;23&lt;/key&gt;&lt;/foreign-keys&gt;&lt;ref-type name="Journal Article"&gt;17&lt;/ref-type&gt;&lt;contributors&gt;&lt;authors&gt;&lt;author&gt;Nissani, Mehran&lt;/author&gt;&lt;author&gt;Sanchez, Eduard A&lt;/author&gt;&lt;/authors&gt;&lt;/contributors&gt;&lt;titles&gt;&lt;title&gt;Stuttering caused by gabapentin&lt;/title&gt;&lt;secondary-title&gt;Annals of internal medicine&lt;/secondary-title&gt;&lt;/titles&gt;&lt;periodical&gt;&lt;full-title&gt;Annals of Internal Medicine&lt;/full-title&gt;&lt;abbr-1&gt;Ann. Intern. Med.&lt;/abbr-1&gt;&lt;abbr-2&gt;Ann Intern Med&lt;/abbr-2&gt;&lt;/periodical&gt;&lt;pages&gt;410&lt;/pages&gt;&lt;volume&gt;126&lt;/volume&gt;&lt;number&gt;5&lt;/number&gt;&lt;dates&gt;&lt;year&gt;1997&lt;/year&gt;&lt;/dates&gt;&lt;isbn&gt;0003-4819&lt;/isbn&gt;&lt;urls&gt;&lt;/urls&gt;&lt;electronic-resource-num&gt;https://doi.org/10.7326/0003-4819-126-5-199703010-0001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4" w:tooltip="Nissani, 1997 #23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4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8F2DD9B" w14:textId="77777777" w:rsidTr="00261535">
        <w:tc>
          <w:tcPr>
            <w:tcW w:w="1620" w:type="dxa"/>
          </w:tcPr>
          <w:p w14:paraId="730D595B" w14:textId="4DDD15E0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)</w:t>
            </w:r>
          </w:p>
        </w:tc>
        <w:tc>
          <w:tcPr>
            <w:tcW w:w="900" w:type="dxa"/>
          </w:tcPr>
          <w:p w14:paraId="6229F26A" w14:textId="21BC58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</w:t>
            </w:r>
          </w:p>
        </w:tc>
        <w:tc>
          <w:tcPr>
            <w:tcW w:w="1350" w:type="dxa"/>
          </w:tcPr>
          <w:p w14:paraId="7E45BE2C" w14:textId="2A114F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BECT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440" w:type="dxa"/>
          </w:tcPr>
          <w:p w14:paraId="549D8CE1" w14:textId="603F5D5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)</w:t>
            </w:r>
          </w:p>
        </w:tc>
        <w:tc>
          <w:tcPr>
            <w:tcW w:w="1710" w:type="dxa"/>
          </w:tcPr>
          <w:p w14:paraId="3B3266FC" w14:textId="625F27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</w:t>
            </w:r>
          </w:p>
        </w:tc>
        <w:tc>
          <w:tcPr>
            <w:tcW w:w="1260" w:type="dxa"/>
          </w:tcPr>
          <w:p w14:paraId="17A5A3D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88A73B3" w14:textId="7152EE7D" w:rsidR="003D6A21" w:rsidRPr="003D6A21" w:rsidRDefault="00FB020C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>
              <w:rPr>
                <w:rFonts w:ascii="Book Antiqua" w:eastAsia="Calibri" w:hAnsi="Book Antiqua" w:cs="Arial"/>
                <w:color w:val="000000"/>
              </w:rPr>
              <w:t>F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requ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diur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bsenc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eizure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po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oncen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forgetfulnes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lumsines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po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oordinatio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emot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lability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lastRenderedPageBreak/>
              <w:t>dysarthr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lurr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peech</w:t>
            </w:r>
          </w:p>
        </w:tc>
        <w:tc>
          <w:tcPr>
            <w:tcW w:w="1440" w:type="dxa"/>
          </w:tcPr>
          <w:p w14:paraId="02856DA7" w14:textId="593EFE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amotrigine</w:t>
            </w:r>
            <w:r w:rsidR="003D0DB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peech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up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53CC480E" w14:textId="465BB2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5EF5174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7B8A051B" w14:textId="3FB4BC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atania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Catania&lt;/Author&gt;&lt;Year&gt;1999&lt;/Year&gt;&lt;RecNum&gt;170&lt;/RecNum&gt;&lt;DisplayText&gt;&lt;style face="superscript"&gt;[95]&lt;/style&gt;&lt;/DisplayText&gt;&lt;record&gt;&lt;rec-number&gt;170&lt;/rec-number&gt;&lt;foreign-keys&gt;&lt;key app="EN" db-id="r20wt9p5fzt0tgeewaxv0fejvs59t9zrpvxd"&gt;170&lt;/key&gt;&lt;/foreign-keys&gt;&lt;ref-type name="Journal Article"&gt;17&lt;/ref-type&gt;&lt;contributors&gt;&lt;authors&gt;&lt;author&gt;Catania, Santiago&lt;/author&gt;&lt;author&gt;Cross, Helen&lt;/author&gt;&lt;author&gt;Sousa, Carlos de&lt;/author&gt;&lt;author&gt;Boyd, Stewart&lt;/author&gt;&lt;/authors&gt;&lt;/contributors&gt;&lt;titles&gt;&lt;title&gt;Paradoxic reaction to lamotrigine in a child with benign focal epilepsy of childhood with centrotemporal spikes&lt;/title&gt;&lt;secondary-title&gt;Epilepsia&lt;/secondary-title&gt;&lt;/titles&gt;&lt;periodical&gt;&lt;full-title&gt;Epilepsia&lt;/full-title&gt;&lt;/periodical&gt;&lt;pages&gt;1657-1660&lt;/pages&gt;&lt;volume&gt;40&lt;/volume&gt;&lt;number&gt;11&lt;/number&gt;&lt;dates&gt;&lt;year&gt;1999&lt;/year&gt;&lt;/dates&gt;&lt;isbn&gt;0013-9580&lt;/isbn&gt;&lt;urls&gt;&lt;/urls&gt;&lt;custom3&gt;10565596&lt;/custom3&gt;&lt;electronic-resource-num&gt; https://doi.org/10.1111/j.1528-1157.1999.tb02053.x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95" w:tooltip="Catania, 1999 #170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D380EC6" w14:textId="77777777" w:rsidTr="00261535">
        <w:tc>
          <w:tcPr>
            <w:tcW w:w="1620" w:type="dxa"/>
          </w:tcPr>
          <w:p w14:paraId="182C8CCE" w14:textId="7F9F74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073D96">
              <w:rPr>
                <w:rFonts w:ascii="Book Antiqua" w:eastAsia="Calibri" w:hAnsi="Book Antiqua" w:cs="Arial"/>
                <w:color w:val="242021"/>
              </w:rPr>
              <w:t>/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arbi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100/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ID)</w:t>
            </w:r>
          </w:p>
        </w:tc>
        <w:tc>
          <w:tcPr>
            <w:tcW w:w="900" w:type="dxa"/>
          </w:tcPr>
          <w:p w14:paraId="00227A4E" w14:textId="70A4ECC3" w:rsidR="003D6A21" w:rsidRPr="003D6A21" w:rsidRDefault="003D6A21" w:rsidP="00FB020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4</w:t>
            </w:r>
          </w:p>
        </w:tc>
        <w:tc>
          <w:tcPr>
            <w:tcW w:w="1350" w:type="dxa"/>
          </w:tcPr>
          <w:p w14:paraId="45BAB00B" w14:textId="50FA720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440" w:type="dxa"/>
          </w:tcPr>
          <w:p w14:paraId="2600683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710" w:type="dxa"/>
          </w:tcPr>
          <w:p w14:paraId="78AA11FD" w14:textId="5D71A4D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acerb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io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/carbi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ake</w:t>
            </w:r>
          </w:p>
        </w:tc>
        <w:tc>
          <w:tcPr>
            <w:tcW w:w="1260" w:type="dxa"/>
          </w:tcPr>
          <w:p w14:paraId="2F81103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558112F" w14:textId="76B7107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yskinesia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uring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rug-on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phases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nd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kinesia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bradykinesia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resting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tremors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nd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rigidity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in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rug-off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phases</w:t>
            </w:r>
          </w:p>
        </w:tc>
        <w:tc>
          <w:tcPr>
            <w:tcW w:w="1440" w:type="dxa"/>
          </w:tcPr>
          <w:p w14:paraId="1E97ED93" w14:textId="24AF46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verit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-of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ds</w:t>
            </w:r>
          </w:p>
        </w:tc>
        <w:tc>
          <w:tcPr>
            <w:tcW w:w="1350" w:type="dxa"/>
          </w:tcPr>
          <w:p w14:paraId="4581EE67" w14:textId="2153C1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4A3C2A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DS</w:t>
            </w:r>
          </w:p>
        </w:tc>
        <w:tc>
          <w:tcPr>
            <w:tcW w:w="1170" w:type="dxa"/>
          </w:tcPr>
          <w:p w14:paraId="396E72D4" w14:textId="0A4B2A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ders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nderson&lt;/Author&gt;&lt;Year&gt;1999&lt;/Year&gt;&lt;RecNum&gt;316&lt;/RecNum&gt;&lt;DisplayText&gt;&lt;style face="superscript"&gt;[25]&lt;/style&gt;&lt;/DisplayText&gt;&lt;record&gt;&lt;rec-number&gt;316&lt;/rec-number&gt;&lt;foreign-keys&gt;&lt;key app="EN" db-id="r20wt9p5fzt0tgeewaxv0fejvs59t9zrpvxd"&gt;316&lt;/key&gt;&lt;/foreign-keys&gt;&lt;ref-type name="Journal Article"&gt;17&lt;/ref-type&gt;&lt;contributors&gt;&lt;authors&gt;&lt;author&gt;Anderson, Jeffrey M&lt;/author&gt;&lt;author&gt;Hughes, John D&lt;/author&gt;&lt;author&gt;Rothi, Leslie J Gonzalez&lt;/author&gt;&lt;author&gt;Crucian, Gregory P&lt;/author&gt;&lt;author&gt;Heilman, KM&lt;/author&gt;&lt;/authors&gt;&lt;/contributors&gt;&lt;titles&gt;&lt;title&gt;Developmental stuttering and Parkinson’s disease: the effects of levodopa treatment&lt;/title&gt;&lt;secondary-title&gt;Journal of Neurology, Neurosurgery &amp;amp; Psychiatry&lt;/secondary-title&gt;&lt;/titles&gt;&lt;periodical&gt;&lt;full-title&gt;Journal of Neurology, Neurosurgery &amp;amp; Psychiatry&lt;/full-title&gt;&lt;/periodical&gt;&lt;pages&gt;776-778&lt;/pages&gt;&lt;volume&gt;66&lt;/volume&gt;&lt;number&gt;6&lt;/number&gt;&lt;dates&gt;&lt;year&gt;1999&lt;/year&gt;&lt;/dates&gt;&lt;isbn&gt;0022-3050&lt;/isbn&gt;&lt;urls&gt;&lt;/urls&gt;&lt;electronic-resource-num&gt;http://dx.doi.org/10.1136/jnnp.66.6.77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5" w:tooltip="Anderson, 1999 #31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13A6C54" w14:textId="77777777" w:rsidTr="00261535">
        <w:tc>
          <w:tcPr>
            <w:tcW w:w="1620" w:type="dxa"/>
          </w:tcPr>
          <w:p w14:paraId="4A9BA103" w14:textId="4DBAD7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4F7CDD2F" w14:textId="77777777" w:rsidR="003D6A21" w:rsidRPr="003D6A21" w:rsidRDefault="003D6A21" w:rsidP="004C3BFB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72</w:t>
            </w:r>
          </w:p>
        </w:tc>
        <w:tc>
          <w:tcPr>
            <w:tcW w:w="1350" w:type="dxa"/>
          </w:tcPr>
          <w:p w14:paraId="043E3FE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63261CA4" w14:textId="13D797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4825A15C" w14:textId="0B3C8F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ear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66AC21D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749AD94B" w14:textId="678915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lilal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freez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440" w:type="dxa"/>
          </w:tcPr>
          <w:p w14:paraId="738F082E" w14:textId="78406F7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amipexole</w:t>
            </w:r>
            <w:r w:rsidR="00687A8C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e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350" w:type="dxa"/>
          </w:tcPr>
          <w:p w14:paraId="5139C951" w14:textId="5B006D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initi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0ED04F7" w14:textId="0B47B91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</w:t>
            </w:r>
            <w:r w:rsidRPr="003D6A21">
              <w:rPr>
                <w:rFonts w:ascii="Book Antiqua" w:eastAsia="Calibri" w:hAnsi="Book Antiqua" w:cs="Arial"/>
              </w:rPr>
              <w:lastRenderedPageBreak/>
              <w:t>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</w:t>
            </w:r>
          </w:p>
        </w:tc>
        <w:tc>
          <w:tcPr>
            <w:tcW w:w="1170" w:type="dxa"/>
          </w:tcPr>
          <w:p w14:paraId="0FE437B9" w14:textId="4F19B4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ou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ouis&lt;/Author&gt;&lt;Year&gt;2001&lt;/Year&gt;&lt;RecNum&gt;186&lt;/RecNum&gt;&lt;DisplayText&gt;&lt;style face="superscript"&gt;[22]&lt;/style&gt;&lt;/DisplayText&gt;&lt;record&gt;&lt;rec-number&gt;186&lt;/rec-number&gt;&lt;foreign-keys&gt;&lt;key app="EN" db-id="r20wt9p5fzt0tgeewaxv0fejvs59t9zrpvxd"&gt;186&lt;/key&gt;&lt;/foreign-keys&gt;&lt;ref-type name="Journal Article"&gt;17&lt;/ref-type&gt;&lt;contributors&gt;&lt;authors&gt;&lt;author&gt;Louis, Elan D&lt;/author&gt;&lt;author&gt;Winfield, Linda&lt;/author&gt;&lt;author&gt;Fahn, Stanley&lt;/author&gt;&lt;author&gt;Ford, Blair&lt;/author&gt;&lt;/authors&gt;&lt;/contributors&gt;&lt;titles&gt;&lt;title&gt;Speech dysfluency exacerbated by levodopa in Parkinson&amp;apos;s disease&lt;/title&gt;&lt;secondary-title&gt;Movement disorders: official journal of the Movement Disorder Society&lt;/secondary-title&gt;&lt;/titles&gt;&lt;periodical&gt;&lt;full-title&gt;Movement disorders: official journal of the Movement Disorder Society&lt;/full-title&gt;&lt;/periodical&gt;&lt;pages&gt;562-565&lt;/pages&gt;&lt;volume&gt;16&lt;/volume&gt;&lt;number&gt;3&lt;/number&gt;&lt;dates&gt;&lt;year&gt;2001&lt;/year&gt;&lt;/dates&gt;&lt;isbn&gt;0885-3185&lt;/isbn&gt;&lt;urls&gt;&lt;/urls&gt;&lt;electronic-resource-num&gt; https://doi.org/10.1002/mds.1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2" w:tooltip="Louis, 2001 #18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85FCAE9" w14:textId="77777777" w:rsidTr="00261535">
        <w:tc>
          <w:tcPr>
            <w:tcW w:w="1620" w:type="dxa"/>
          </w:tcPr>
          <w:p w14:paraId="795AAE3A" w14:textId="0D42C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up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26DACD80" w14:textId="77777777" w:rsidR="003D6A21" w:rsidRPr="003D6A21" w:rsidRDefault="003D6A21" w:rsidP="004C3BFB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2</w:t>
            </w:r>
          </w:p>
        </w:tc>
        <w:tc>
          <w:tcPr>
            <w:tcW w:w="1350" w:type="dxa"/>
          </w:tcPr>
          <w:p w14:paraId="330A66A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31116652" w14:textId="72337E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ergoli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1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,</w:t>
            </w:r>
            <w:r w:rsidR="00976B8B">
              <w:rPr>
                <w:rFonts w:ascii="Book Antiqua" w:hAnsi="Book Antiqua" w:cs="Arial" w:hint="eastAsia"/>
                <w:color w:val="242021"/>
                <w:lang w:eastAsia="zh-CN"/>
              </w:rPr>
              <w:t xml:space="preserve"> </w:t>
            </w:r>
            <w:r w:rsidR="004C3BFB">
              <w:rPr>
                <w:rFonts w:ascii="Book Antiqua" w:eastAsia="Calibri" w:hAnsi="Book Antiqua" w:cs="Arial"/>
                <w:color w:val="242021"/>
              </w:rPr>
              <w:t>q</w:t>
            </w:r>
            <w:r w:rsidRPr="003D6A21">
              <w:rPr>
                <w:rFonts w:ascii="Book Antiqua" w:eastAsia="Calibri" w:hAnsi="Book Antiqua" w:cs="Arial"/>
                <w:color w:val="242021"/>
              </w:rPr>
              <w:t>ueti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ime)</w:t>
            </w:r>
          </w:p>
        </w:tc>
        <w:tc>
          <w:tcPr>
            <w:tcW w:w="1710" w:type="dxa"/>
          </w:tcPr>
          <w:p w14:paraId="038F141C" w14:textId="612942D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303321E" w14:textId="3701AE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ressur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u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</w:p>
        </w:tc>
        <w:tc>
          <w:tcPr>
            <w:tcW w:w="1350" w:type="dxa"/>
          </w:tcPr>
          <w:p w14:paraId="4CA6685D" w14:textId="343DDA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lilal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reezing</w:t>
            </w:r>
          </w:p>
        </w:tc>
        <w:tc>
          <w:tcPr>
            <w:tcW w:w="1440" w:type="dxa"/>
          </w:tcPr>
          <w:p w14:paraId="26FE8BD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R</w:t>
            </w:r>
          </w:p>
        </w:tc>
        <w:tc>
          <w:tcPr>
            <w:tcW w:w="1350" w:type="dxa"/>
          </w:tcPr>
          <w:p w14:paraId="0E4822C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06A29EC" w14:textId="43EAE4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170" w:type="dxa"/>
          </w:tcPr>
          <w:p w14:paraId="03D6F41E" w14:textId="010519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u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ouis&lt;/Author&gt;&lt;Year&gt;2001&lt;/Year&gt;&lt;RecNum&gt;186&lt;/RecNum&gt;&lt;DisplayText&gt;&lt;style face="superscript"&gt;[22]&lt;/style&gt;&lt;/DisplayText&gt;&lt;record&gt;&lt;rec-number&gt;186&lt;/rec-number&gt;&lt;foreign-keys&gt;&lt;key app="EN" db-id="r20wt9p5fzt0tgeewaxv0fejvs59t9zrpvxd"&gt;186&lt;/key&gt;&lt;/foreign-keys&gt;&lt;ref-type name="Journal Article"&gt;17&lt;/ref-type&gt;&lt;contributors&gt;&lt;authors&gt;&lt;author&gt;Louis, Elan D&lt;/author&gt;&lt;author&gt;Winfield, Linda&lt;/author&gt;&lt;author&gt;Fahn, Stanley&lt;/author&gt;&lt;author&gt;Ford, Blair&lt;/author&gt;&lt;/authors&gt;&lt;/contributors&gt;&lt;titles&gt;&lt;title&gt;Speech dysfluency exacerbated by levodopa in Parkinson&amp;apos;s disease&lt;/title&gt;&lt;secondary-title&gt;Movement disorders: official journal of the Movement Disorder Society&lt;/secondary-title&gt;&lt;/titles&gt;&lt;periodical&gt;&lt;full-title&gt;Movement disorders: official journal of the Movement Disorder Society&lt;/full-title&gt;&lt;/periodical&gt;&lt;pages&gt;562-565&lt;/pages&gt;&lt;volume&gt;16&lt;/volume&gt;&lt;number&gt;3&lt;/number&gt;&lt;dates&gt;&lt;year&gt;2001&lt;/year&gt;&lt;/dates&gt;&lt;isbn&gt;0885-3185&lt;/isbn&gt;&lt;urls&gt;&lt;/urls&gt;&lt;electronic-resource-num&gt; https://doi.org/10.1002/mds.1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2" w:tooltip="Louis, 2001 #18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77CBA54" w14:textId="77777777" w:rsidTr="00261535">
        <w:tc>
          <w:tcPr>
            <w:tcW w:w="1620" w:type="dxa"/>
          </w:tcPr>
          <w:p w14:paraId="3DF831D5" w14:textId="3200FD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6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</w:p>
        </w:tc>
        <w:tc>
          <w:tcPr>
            <w:tcW w:w="900" w:type="dxa"/>
          </w:tcPr>
          <w:p w14:paraId="759C8328" w14:textId="77777777" w:rsidR="003D6A21" w:rsidRPr="003D6A21" w:rsidRDefault="003D6A21" w:rsidP="004C3BFB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57</w:t>
            </w:r>
          </w:p>
        </w:tc>
        <w:tc>
          <w:tcPr>
            <w:tcW w:w="1350" w:type="dxa"/>
          </w:tcPr>
          <w:p w14:paraId="10607A0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60358EE4" w14:textId="52A17C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Cabergo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elegelin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mantad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g/d)</w:t>
            </w:r>
          </w:p>
        </w:tc>
        <w:tc>
          <w:tcPr>
            <w:tcW w:w="1710" w:type="dxa"/>
          </w:tcPr>
          <w:p w14:paraId="01B7BDD0" w14:textId="5F24632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acerb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umption</w:t>
            </w:r>
          </w:p>
        </w:tc>
        <w:tc>
          <w:tcPr>
            <w:tcW w:w="1260" w:type="dxa"/>
          </w:tcPr>
          <w:p w14:paraId="00F98725" w14:textId="66F4C2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</w:t>
            </w:r>
          </w:p>
        </w:tc>
        <w:tc>
          <w:tcPr>
            <w:tcW w:w="1350" w:type="dxa"/>
          </w:tcPr>
          <w:p w14:paraId="7FC23ADB" w14:textId="37DEE6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lud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kinet</w:t>
            </w:r>
            <w:r w:rsidRPr="003D6A21">
              <w:rPr>
                <w:rFonts w:ascii="Book Antiqua" w:eastAsia="Calibri" w:hAnsi="Book Antiqua" w:cs="Arial"/>
              </w:rPr>
              <w:lastRenderedPageBreak/>
              <w:t>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arthr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pho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-of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ses</w:t>
            </w:r>
          </w:p>
        </w:tc>
        <w:tc>
          <w:tcPr>
            <w:tcW w:w="1440" w:type="dxa"/>
          </w:tcPr>
          <w:p w14:paraId="5958DF09" w14:textId="1D94E8B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everit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-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f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1713044" w14:textId="373D46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E556BE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PDS</w:t>
            </w:r>
          </w:p>
        </w:tc>
        <w:tc>
          <w:tcPr>
            <w:tcW w:w="1170" w:type="dxa"/>
          </w:tcPr>
          <w:p w14:paraId="1E1A7164" w14:textId="67DA36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Burghaus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urghaus&lt;/Author&gt;&lt;Year&gt;2006&lt;/Year&gt;&lt;RecNum&gt;318&lt;/RecNum&gt;&lt;DisplayText&gt;&lt;style face="superscript"&gt;[26]&lt;/style&gt;&lt;/DisplayText&gt;&lt;record&gt;&lt;rec-number&gt;318&lt;/rec-number&gt;&lt;foreign-keys&gt;&lt;key app="EN" db-id="r20wt9p5fzt0tgeewaxv0fejvs59t9zrpvxd"&gt;318&lt;/key&gt;&lt;/foreign-keys&gt;&lt;ref-type name="Journal Article"&gt;17&lt;/ref-type&gt;&lt;contributors&gt;&lt;authors&gt;&lt;author&gt;Burghaus, L&lt;/author&gt;&lt;author&gt;Hilker, R&lt;/author&gt;&lt;author&gt;Thiel, A&lt;/author&gt;&lt;author&gt;Galldiks, N&lt;/author&gt;&lt;author&gt;Lehnhardt, FG&lt;/author&gt;&lt;author&gt;Zaro-Weber, O&lt;/author&gt;&lt;author&gt;Sturm, V&lt;/author&gt;&lt;author&gt;Heiss, W-D&lt;/author&gt;&lt;/authors&gt;&lt;/contributors&gt;&lt;titles&gt;&lt;title&gt;Deep brain stimulation of the subthalamic nucleus reversibly deteriorates stuttering in advanced Parkinson’s disease&lt;/title&gt;&lt;secondary-title&gt;Journal of neural transmission&lt;/secondary-title&gt;&lt;/titles&gt;&lt;periodical&gt;&lt;full-title&gt;Journal of neural transmission&lt;/full-title&gt;&lt;/periodical&gt;&lt;pages&gt;625-631&lt;/pages&gt;&lt;volume&gt;113&lt;/volume&gt;&lt;number&gt;5&lt;/number&gt;&lt;dates&gt;&lt;year&gt;2006&lt;/year&gt;&lt;/dates&gt;&lt;isbn&gt;1435-1463&lt;/isbn&gt;&lt;urls&gt;&lt;/urls&gt;&lt;electronic-resource-num&gt;https://doi.org/10.1007/s00702-005-0341-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6" w:tooltip="Burghaus, 2006 #31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233E66D" w14:textId="77777777" w:rsidTr="00261535">
        <w:tc>
          <w:tcPr>
            <w:tcW w:w="1620" w:type="dxa"/>
          </w:tcPr>
          <w:p w14:paraId="6AC73A4C" w14:textId="2CDDCB5D" w:rsidR="003D6A21" w:rsidRPr="00EC62BD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evome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)</w:t>
            </w:r>
          </w:p>
        </w:tc>
        <w:tc>
          <w:tcPr>
            <w:tcW w:w="900" w:type="dxa"/>
          </w:tcPr>
          <w:p w14:paraId="781464CD" w14:textId="0155300B" w:rsidR="003D6A21" w:rsidRPr="003D6A21" w:rsidRDefault="003D6A21" w:rsidP="004C3BFB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6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16BFB97" w14:textId="3C20BF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Bipola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69FB814" w14:textId="1267C0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Queti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</w:t>
            </w:r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v</w:t>
            </w:r>
            <w:r w:rsidRPr="003D6A21">
              <w:rPr>
                <w:rFonts w:ascii="Book Antiqua" w:eastAsia="Calibri" w:hAnsi="Book Antiqua" w:cs="Arial"/>
              </w:rPr>
              <w:t>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semisodium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z</w:t>
            </w:r>
            <w:r w:rsidRPr="003D6A21">
              <w:rPr>
                <w:rFonts w:ascii="Book Antiqua" w:eastAsia="Calibri" w:hAnsi="Book Antiqua" w:cs="Arial"/>
              </w:rPr>
              <w:t>olpide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rial"/>
              </w:rPr>
              <w:t>oxonid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pafe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su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(NR)</w:t>
            </w:r>
          </w:p>
        </w:tc>
        <w:tc>
          <w:tcPr>
            <w:tcW w:w="1710" w:type="dxa"/>
          </w:tcPr>
          <w:p w14:paraId="1865CA82" w14:textId="1106434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F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t>l</w:t>
            </w:r>
            <w:r w:rsidRPr="003D6A21">
              <w:rPr>
                <w:rFonts w:ascii="Book Antiqua" w:eastAsia="Calibri" w:hAnsi="Book Antiqua" w:cs="Arial"/>
              </w:rPr>
              <w:t>evomepromaz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14169EA4" w14:textId="5A2078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350" w:type="dxa"/>
          </w:tcPr>
          <w:p w14:paraId="42D0C30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DD5FDDD" w14:textId="66A52D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Levomepromazin</w:t>
            </w:r>
            <w:proofErr w:type="spellEnd"/>
            <w:r w:rsidR="005B1D6B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re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later</w:t>
            </w:r>
          </w:p>
        </w:tc>
        <w:tc>
          <w:tcPr>
            <w:tcW w:w="1350" w:type="dxa"/>
          </w:tcPr>
          <w:p w14:paraId="7578F4D4" w14:textId="576001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Levomepromaz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ommenced</w:t>
            </w:r>
          </w:p>
        </w:tc>
        <w:tc>
          <w:tcPr>
            <w:tcW w:w="1350" w:type="dxa"/>
          </w:tcPr>
          <w:p w14:paraId="3C555849" w14:textId="11FFB80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praventricu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chycard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yp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T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ogni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airment</w:t>
            </w:r>
          </w:p>
        </w:tc>
        <w:tc>
          <w:tcPr>
            <w:tcW w:w="1170" w:type="dxa"/>
          </w:tcPr>
          <w:p w14:paraId="3128B852" w14:textId="1A4302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Margetic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proofErr w:type="spellEnd"/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Margetic&lt;/Author&gt;&lt;Year&gt;2009&lt;/Year&gt;&lt;RecNum&gt;168&lt;/RecNum&gt;&lt;DisplayText&gt;&lt;style face="superscript"&gt;[96, 97]&lt;/style&gt;&lt;/DisplayText&gt;&lt;record&gt;&lt;rec-number&gt;168&lt;/rec-number&gt;&lt;foreign-keys&gt;&lt;key app="EN" db-id="r20wt9p5fzt0tgeewaxv0fejvs59t9zrpvxd"&gt;168&lt;/key&gt;&lt;/foreign-keys&gt;&lt;ref-type name="Journal Article"&gt;17&lt;/ref-type&gt;&lt;contributors&gt;&lt;authors&gt;&lt;author&gt;Margetic, B&lt;/author&gt;&lt;/authors&gt;&lt;/contributors&gt;&lt;titles&gt;&lt;title&gt;Stuttering (first report) in an elderly patient: case report&lt;/title&gt;&lt;secondary-title&gt;Reactions&lt;/secondary-title&gt;&lt;/titles&gt;&lt;periodical&gt;&lt;full-title&gt;Reactions&lt;/full-title&gt;&lt;/periodical&gt;&lt;pages&gt;27-28&lt;/pages&gt;&lt;volume&gt;1257&lt;/volume&gt;&lt;dates&gt;&lt;year&gt;2009&lt;/year&gt;&lt;/dates&gt;&lt;urls&gt;&lt;/urls&gt;&lt;/record&gt;&lt;/Cite&gt;&lt;Cite&gt;&lt;Author&gt;Margetic&lt;/Author&gt;&lt;Year&gt;2009&lt;/Year&gt;&lt;RecNum&gt;178&lt;/RecNum&gt;&lt;record&gt;&lt;rec-number&gt;178&lt;/rec-number&gt;&lt;foreign-keys&gt;&lt;key app="EN" db-id="r20wt9p5fzt0tgeewaxv0fejvs59t9zrpvxd"&gt;178&lt;/key&gt;&lt;/foreign-keys&gt;&lt;ref-type name="Journal Article"&gt;17&lt;/ref-type&gt;&lt;contributors&gt;&lt;authors&gt;&lt;author&gt;Margetic, Branimir&lt;/author&gt;&lt;author&gt;Aukst-Margetic, Branka&lt;/author&gt;&lt;author&gt;Krajinovic, Branko&lt;/author&gt;&lt;/authors&gt;&lt;/contributors&gt;&lt;titles&gt;&lt;title&gt;A case of stuttering during treatment with levomepromazine&lt;/title&gt;&lt;secondary-title&gt;Psychopharmacology bulletin&lt;/secondary-title&gt;&lt;/titles&gt;&lt;periodical&gt;&lt;full-title&gt;Psychopharmacology bulletin&lt;/full-title&gt;&lt;/periodical&gt;&lt;pages&gt;8&lt;/pages&gt;&lt;volume&gt;42&lt;/volume&gt;&lt;number&gt;1&lt;/number&gt;&lt;dates&gt;&lt;year&gt;2009&lt;/year&gt;&lt;/dates&gt;&lt;isbn&gt;0048-5764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96" w:tooltip="Margetic, 2009 #168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,</w:t>
            </w:r>
            <w:hyperlink w:anchor="_ENREF_97" w:tooltip="Margetic, 2009 #178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7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19AF3A1B" w14:textId="77777777" w:rsidTr="00261535">
        <w:tc>
          <w:tcPr>
            <w:tcW w:w="1620" w:type="dxa"/>
          </w:tcPr>
          <w:p w14:paraId="1C1BA5C3" w14:textId="498949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</w:t>
            </w:r>
            <w:r w:rsidRPr="003D6A21">
              <w:rPr>
                <w:rFonts w:ascii="Book Antiqua" w:eastAsia="Calibri" w:hAnsi="Book Antiqua" w:cs="Times-Roman"/>
              </w:rPr>
              <w:t>1200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m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t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ime)</w:t>
            </w:r>
          </w:p>
        </w:tc>
        <w:tc>
          <w:tcPr>
            <w:tcW w:w="900" w:type="dxa"/>
          </w:tcPr>
          <w:p w14:paraId="6BB2EC3A" w14:textId="61D3C1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A1D5B5D" w14:textId="41E13E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6346E702" w14:textId="4FC65E3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Giovanni-Book"/>
              </w:rPr>
            </w:pPr>
            <w:r w:rsidRPr="003D6A21">
              <w:rPr>
                <w:rFonts w:ascii="Book Antiqua" w:eastAsia="Calibri" w:hAnsi="Book Antiqua" w:cs="Giovanni-Book"/>
              </w:rPr>
              <w:t>Fluoxet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0</w:t>
            </w:r>
            <w:r w:rsidR="00976B8B">
              <w:rPr>
                <w:rFonts w:ascii="Book Antiqua" w:hAnsi="Book Antiqua" w:cs="Giovanni-Book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/d)</w:t>
            </w:r>
          </w:p>
        </w:tc>
        <w:tc>
          <w:tcPr>
            <w:tcW w:w="1710" w:type="dxa"/>
          </w:tcPr>
          <w:p w14:paraId="32192AF8" w14:textId="0B6982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</w:p>
        </w:tc>
        <w:tc>
          <w:tcPr>
            <w:tcW w:w="1260" w:type="dxa"/>
          </w:tcPr>
          <w:p w14:paraId="0A922D82" w14:textId="0359F5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Worsen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developmental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tuttering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repetitiv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wor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tutter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hat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everel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limit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verbal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communication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bility</w:t>
            </w:r>
          </w:p>
        </w:tc>
        <w:tc>
          <w:tcPr>
            <w:tcW w:w="1350" w:type="dxa"/>
          </w:tcPr>
          <w:p w14:paraId="24E89DA9" w14:textId="1D74A3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Lightheadedness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an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remor</w:t>
            </w:r>
          </w:p>
        </w:tc>
        <w:tc>
          <w:tcPr>
            <w:tcW w:w="1440" w:type="dxa"/>
          </w:tcPr>
          <w:p w14:paraId="0AF5102C" w14:textId="3CA0E8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ap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</w:p>
        </w:tc>
        <w:tc>
          <w:tcPr>
            <w:tcW w:w="1350" w:type="dxa"/>
          </w:tcPr>
          <w:p w14:paraId="767A2F2A" w14:textId="525A8D2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</w:p>
        </w:tc>
        <w:tc>
          <w:tcPr>
            <w:tcW w:w="1350" w:type="dxa"/>
          </w:tcPr>
          <w:p w14:paraId="48704D87" w14:textId="4A1F746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PDS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170" w:type="dxa"/>
          </w:tcPr>
          <w:p w14:paraId="175B03D8" w14:textId="07CF546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Netski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etski&lt;/Author&gt;&lt;Year&gt;2001 &lt;/Year&gt;&lt;RecNum&gt;838&lt;/RecNum&gt;&lt;DisplayText&gt;&lt;style face="superscript"&gt;[98]&lt;/style&gt;&lt;/DisplayText&gt;&lt;record&gt;&lt;rec-number&gt;838&lt;/rec-number&gt;&lt;foreign-keys&gt;&lt;key app="EN" db-id="r20wt9p5fzt0tgeewaxv0fejvs59t9zrpvxd"&gt;838&lt;/key&gt;&lt;/foreign-keys&gt;&lt;ref-type name="Journal Article"&gt;17&lt;/ref-type&gt;&lt;contributors&gt;&lt;authors&gt;&lt;author&gt;AL Netski&lt;/author&gt;&lt;author&gt;M Piasecki&lt;/author&gt;&lt;/authors&gt;&lt;/contributors&gt;&lt;titles&gt;&lt;title&gt;Lithium-induced exacerbation of stutter. &lt;/title&gt;&lt;secondary-title&gt;Ann Pharmacother.&lt;/secondary-title&gt;&lt;/titles&gt;&lt;periodical&gt;&lt;full-title&gt;Ann Pharmacother.&lt;/full-title&gt;&lt;/periodical&gt;&lt;pages&gt;961&lt;/pages&gt;&lt;volume&gt;35&lt;/volume&gt;&lt;number&gt;7-8&lt;/number&gt;&lt;dates&gt;&lt;year&gt;2001 &lt;/year&gt;&lt;/dates&gt;&lt;urls&gt;&lt;/urls&gt;&lt;custom2&gt;11485152&lt;/custom2&gt;&lt;electronic-resource-num&gt;10.1345/aph.10202&amp;#xD;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8" w:tooltip="Netski, 2001  #83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6E66972" w14:textId="77777777" w:rsidTr="00261535">
        <w:tc>
          <w:tcPr>
            <w:tcW w:w="1620" w:type="dxa"/>
          </w:tcPr>
          <w:p w14:paraId="7254DFF8" w14:textId="700598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Giovanni-Book"/>
              </w:rPr>
            </w:pP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90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wic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ily)</w:t>
            </w:r>
          </w:p>
        </w:tc>
        <w:tc>
          <w:tcPr>
            <w:tcW w:w="900" w:type="dxa"/>
          </w:tcPr>
          <w:p w14:paraId="3D2115D8" w14:textId="521004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lastRenderedPageBreak/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94FD6E9" w14:textId="0E43A5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isorder</w:t>
            </w:r>
            <w:r w:rsidR="00976B8B">
              <w:rPr>
                <w:rFonts w:ascii="Book Antiqua" w:eastAsia="Calibri" w:hAnsi="Book Antiqua" w:cs="Arial"/>
                <w:highlight w:val="red"/>
              </w:rPr>
              <w:t xml:space="preserve"> </w:t>
            </w:r>
          </w:p>
        </w:tc>
        <w:tc>
          <w:tcPr>
            <w:tcW w:w="1440" w:type="dxa"/>
          </w:tcPr>
          <w:p w14:paraId="46F48182" w14:textId="20A207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Risperidon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4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c</w:t>
            </w:r>
            <w:r w:rsidRPr="003D6A21">
              <w:rPr>
                <w:rFonts w:ascii="Book Antiqua" w:eastAsia="Calibri" w:hAnsi="Book Antiqua" w:cs="Giovanni-Book"/>
              </w:rPr>
              <w:t>lonid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0.1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ily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m</w:t>
            </w:r>
            <w:r w:rsidRPr="003D6A21">
              <w:rPr>
                <w:rFonts w:ascii="Book Antiqua" w:eastAsia="Calibri" w:hAnsi="Book Antiqua" w:cs="Giovanni-Book"/>
              </w:rPr>
              <w:t>elatoni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f</w:t>
            </w:r>
            <w:r w:rsidRPr="003D6A21">
              <w:rPr>
                <w:rFonts w:ascii="Book Antiqua" w:eastAsia="Calibri" w:hAnsi="Book Antiqua" w:cs="Giovanni-Book"/>
              </w:rPr>
              <w:t>amotid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ID)</w:t>
            </w:r>
          </w:p>
        </w:tc>
        <w:tc>
          <w:tcPr>
            <w:tcW w:w="1710" w:type="dxa"/>
          </w:tcPr>
          <w:p w14:paraId="2D194267" w14:textId="7D76FB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Tw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y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increas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o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utter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orsened</w:t>
            </w:r>
          </w:p>
        </w:tc>
        <w:tc>
          <w:tcPr>
            <w:tcW w:w="1260" w:type="dxa"/>
          </w:tcPr>
          <w:p w14:paraId="3D152BA8" w14:textId="217C6B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peti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</w:t>
            </w:r>
          </w:p>
        </w:tc>
        <w:tc>
          <w:tcPr>
            <w:tcW w:w="1350" w:type="dxa"/>
          </w:tcPr>
          <w:p w14:paraId="703895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45C7CA23" w14:textId="5F74C8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djus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</w:t>
            </w:r>
            <w:r w:rsidR="005B1D6B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1CA26C2C" w14:textId="0F1788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1E1C8417" w14:textId="5CC50CE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evelopmental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wi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cifi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H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duct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170" w:type="dxa"/>
          </w:tcPr>
          <w:p w14:paraId="4704315C" w14:textId="3B092A6C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3" w:tooltip="Gulack, 2011 #1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ulack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lastRenderedPageBreak/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ulack&lt;/Author&gt;&lt;Year&gt;2011&lt;/Year&gt;&lt;RecNum&gt;13&lt;/RecNum&gt;&lt;DisplayText&gt;&lt;style face="superscript"&gt;[99]&lt;/style&gt;&lt;/DisplayText&gt;&lt;record&gt;&lt;rec-number&gt;13&lt;/rec-number&gt;&lt;foreign-keys&gt;&lt;key app="EN" db-id="00pe2awedpxt0nee9f75fxs90p2ssv0vw5x2"&gt;13&lt;/key&gt;&lt;/foreign-keys&gt;&lt;ref-type name="Journal Article"&gt;17&lt;/ref-type&gt;&lt;contributors&gt;&lt;authors&gt;&lt;author&gt;Gulack, Brian C&lt;/author&gt;&lt;author&gt;Puri, Neil V&lt;/author&gt;&lt;author&gt;Kim, Wun J&lt;/author&gt;&lt;/authors&gt;&lt;/contributors&gt;&lt;titles&gt;&lt;title&gt;Stutter exacerbated by lithium in a pediatric patient with bipolar disorder&lt;/title&gt;&lt;secondary-title&gt;Annals of Pharmacotherapy&lt;/secondary-title&gt;&lt;/titles&gt;&lt;periodical&gt;&lt;full-title&gt;Annals of Pharmacotherapy&lt;/full-title&gt;&lt;abbr-1&gt;Ann. Pharmacother.&lt;/abbr-1&gt;&lt;abbr-2&gt;Ann Pharmacother&lt;/abbr-2&gt;&lt;/periodical&gt;&lt;pages&gt;e57&lt;/pages&gt;&lt;volume&gt;45&lt;/volume&gt;&lt;number&gt;10&lt;/number&gt;&lt;dates&gt;&lt;year&gt;2011&lt;/year&gt;&lt;/dates&gt;&lt;isbn&gt;1060-0280&lt;/isbn&gt;&lt;urls&gt;&lt;/urls&gt;&lt;electronic-resource-num&gt;10.1345/aph.1Q14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9" w:tooltip="Gulack, 2011 #13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910CF2E" w14:textId="77777777" w:rsidTr="00261535">
        <w:tc>
          <w:tcPr>
            <w:tcW w:w="1620" w:type="dxa"/>
          </w:tcPr>
          <w:p w14:paraId="5067F7C8" w14:textId="1892128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o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no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entioned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u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us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fo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o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</w:t>
            </w:r>
          </w:p>
        </w:tc>
        <w:tc>
          <w:tcPr>
            <w:tcW w:w="900" w:type="dxa"/>
          </w:tcPr>
          <w:p w14:paraId="3F99846E" w14:textId="77F2A8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86</w:t>
            </w:r>
          </w:p>
        </w:tc>
        <w:tc>
          <w:tcPr>
            <w:tcW w:w="1350" w:type="dxa"/>
          </w:tcPr>
          <w:p w14:paraId="7F7A4274" w14:textId="6C1FD8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10545BD2" w14:textId="760EFF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Donepezil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NR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DA022A">
              <w:rPr>
                <w:rFonts w:ascii="Book Antiqua" w:eastAsia="Calibri" w:hAnsi="Book Antiqua" w:cs="Giovanni-Book"/>
              </w:rPr>
              <w:t>p</w:t>
            </w:r>
            <w:r w:rsidRPr="003D6A21">
              <w:rPr>
                <w:rFonts w:ascii="Book Antiqua" w:eastAsia="Calibri" w:hAnsi="Book Antiqua" w:cs="Giovanni-Book"/>
              </w:rPr>
              <w:t>rimido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NR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DA022A">
              <w:rPr>
                <w:rFonts w:ascii="Book Antiqua" w:eastAsia="Calibri" w:hAnsi="Book Antiqua" w:cs="Giovanni-Book"/>
              </w:rPr>
              <w:t>r</w:t>
            </w:r>
            <w:r w:rsidRPr="003D6A21">
              <w:rPr>
                <w:rFonts w:ascii="Book Antiqua" w:eastAsia="Calibri" w:hAnsi="Book Antiqua" w:cs="Giovanni-Book"/>
              </w:rPr>
              <w:t>isperido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NR)</w:t>
            </w:r>
          </w:p>
        </w:tc>
        <w:tc>
          <w:tcPr>
            <w:tcW w:w="1710" w:type="dxa"/>
          </w:tcPr>
          <w:p w14:paraId="0F534E8D" w14:textId="4D8F4F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chronic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u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utter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art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n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ay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fo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or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o.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evel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elevat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.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mol/L)</w:t>
            </w:r>
          </w:p>
        </w:tc>
        <w:tc>
          <w:tcPr>
            <w:tcW w:w="1260" w:type="dxa"/>
          </w:tcPr>
          <w:p w14:paraId="09F920BD" w14:textId="18D9EE6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entl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rmin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ruptly</w:t>
            </w:r>
          </w:p>
        </w:tc>
        <w:tc>
          <w:tcPr>
            <w:tcW w:w="1350" w:type="dxa"/>
          </w:tcPr>
          <w:p w14:paraId="356997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2EF536F6" w14:textId="1EFFDE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DA022A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04A3E22" w14:textId="1978BE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0B3E4BC3" w14:textId="172257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ment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leps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ysfluency</w:t>
            </w:r>
          </w:p>
        </w:tc>
        <w:tc>
          <w:tcPr>
            <w:tcW w:w="1170" w:type="dxa"/>
          </w:tcPr>
          <w:p w14:paraId="6FED2E29" w14:textId="42320ED0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6" w:tooltip="Sabillo, 2012 #14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Sabillo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abillo&lt;/Author&gt;&lt;Year&gt;2012&lt;/Year&gt;&lt;RecNum&gt;14&lt;/RecNum&gt;&lt;DisplayText&gt;&lt;style face="superscript"&gt;[100]&lt;/style&gt;&lt;/DisplayText&gt;&lt;record&gt;&lt;rec-number&gt;14&lt;/rec-number&gt;&lt;foreign-keys&gt;&lt;key app="EN" db-id="00pe2awedpxt0nee9f75fxs90p2ssv0vw5x2"&gt;14&lt;/key&gt;&lt;/foreign-keys&gt;&lt;ref-type name="Journal Article"&gt;17&lt;/ref-type&gt;&lt;contributors&gt;&lt;authors&gt;&lt;author&gt;Sabillo, Sheryl&lt;/author&gt;&lt;author&gt;Samala, Renato V&lt;/author&gt;&lt;author&gt;Ciocon, Jerry O&lt;/author&gt;&lt;/authors&gt;&lt;/contributors&gt;&lt;titles&gt;&lt;title&gt;A stuttering discovery of lithium toxicity&lt;/title&gt;&lt;secondary-title&gt;Journal of the American Medical Directors Association&lt;/secondary-title&gt;&lt;/titles&gt;&lt;periodical&gt;&lt;full-title&gt;Journal of the American Medical Directors Association&lt;/full-title&gt;&lt;abbr-1&gt;J. Am. Med. Dir. Assoc.&lt;/abbr-1&gt;&lt;abbr-2&gt;J Am Med Dir Assoc&lt;/abbr-2&gt;&lt;/periodical&gt;&lt;pages&gt;660-661&lt;/pages&gt;&lt;volume&gt;13&lt;/volume&gt;&lt;number&gt;7&lt;/number&gt;&lt;dates&gt;&lt;year&gt;2012&lt;/year&gt;&lt;/dates&gt;&lt;isbn&gt;1525-8610&lt;/isbn&gt;&lt;urls&gt;&lt;/urls&gt;&lt;electronic-resource-num&gt;http://dx.doi.org/10.1016/j.jamda.2012.05.01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0" w:tooltip="Sabillo, 2012 #14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3CAAB34" w14:textId="77777777" w:rsidTr="00261535">
        <w:tc>
          <w:tcPr>
            <w:tcW w:w="1620" w:type="dxa"/>
          </w:tcPr>
          <w:p w14:paraId="4CBD43F6" w14:textId="3853E2E4" w:rsidR="003D6A21" w:rsidRPr="00DA022A" w:rsidRDefault="003D6A21" w:rsidP="00DA022A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Memantine</w:t>
            </w:r>
            <w:r w:rsidR="00DA022A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13E51AB9" w14:textId="57B592C4" w:rsidR="003D6A21" w:rsidRPr="003D6A21" w:rsidRDefault="003D6A21" w:rsidP="00DA022A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9</w:t>
            </w:r>
          </w:p>
        </w:tc>
        <w:tc>
          <w:tcPr>
            <w:tcW w:w="1350" w:type="dxa"/>
          </w:tcPr>
          <w:p w14:paraId="573EE354" w14:textId="45AB62B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utis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22A3E93B" w14:textId="60C88C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05373C80" w14:textId="747521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3318B997" w14:textId="1F0BBD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terio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im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havio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luding</w:t>
            </w:r>
          </w:p>
          <w:p w14:paraId="5694AD72" w14:textId="3F67B76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</w:t>
            </w:r>
            <w:r w:rsidRPr="003D6A21">
              <w:rPr>
                <w:rFonts w:ascii="Book Antiqua" w:eastAsia="Calibri" w:hAnsi="Book Antiqua" w:cs="Arial"/>
              </w:rPr>
              <w:lastRenderedPageBreak/>
              <w:t>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dd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wel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r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laine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di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reath</w:t>
            </w:r>
          </w:p>
        </w:tc>
        <w:tc>
          <w:tcPr>
            <w:tcW w:w="1350" w:type="dxa"/>
          </w:tcPr>
          <w:p w14:paraId="20CED53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39D680EA" w14:textId="010826F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man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qui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751C53FE" w14:textId="38E280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mantine</w:t>
            </w:r>
            <w:r w:rsidR="005B1D6B">
              <w:rPr>
                <w:rFonts w:ascii="Book Antiqua" w:eastAsia="Calibri" w:hAnsi="Book Antiqua" w:cs="Arial"/>
              </w:rPr>
              <w:lastRenderedPageBreak/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</w:p>
        </w:tc>
        <w:tc>
          <w:tcPr>
            <w:tcW w:w="1350" w:type="dxa"/>
          </w:tcPr>
          <w:p w14:paraId="5ACF1FF2" w14:textId="602504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KyrvjvAdvTT86d47313"/>
              </w:rPr>
              <w:lastRenderedPageBreak/>
              <w:t>Risperidone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was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used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instead</w:t>
            </w:r>
          </w:p>
        </w:tc>
        <w:tc>
          <w:tcPr>
            <w:tcW w:w="1350" w:type="dxa"/>
          </w:tcPr>
          <w:p w14:paraId="57097DAD" w14:textId="073449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170" w:type="dxa"/>
          </w:tcPr>
          <w:p w14:paraId="22272BDE" w14:textId="2996279E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" w:tooltip="Alaghband-Rad, 2013 #1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aghband-Ra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noProof/>
              </w:rPr>
              <w:instrText xml:space="preserve"> ADDIN EN.CITE &lt;EndNote&gt;&lt;Cite&gt;&lt;Author&gt;Alaghband-Rad&lt;/Author&gt;&lt;Year&gt;2013&lt;/Year&gt;&lt;RecNum&gt;819&lt;/RecNum&gt;&lt;DisplayText&gt;&lt;style face="superscript"&gt;[17]&lt;/style&gt;&lt;/DisplayText&gt;&lt;record&gt;&lt;rec-number&gt;819&lt;/rec-number&gt;&lt;foreign-keys&gt;&lt;key app="EN" db-id="r20wt9p5fzt0tgeewaxv0fejvs59t9zrpvxd"&gt;819&lt;/key&gt;&lt;/foreign-keys&gt;&lt;ref-type name="Journal Article"&gt;17&lt;/ref-type&gt;&lt;contributors&gt;&lt;authors&gt;&lt;author&gt;Alaghband-Rad, Javad&lt;/author&gt;&lt;author&gt;Nikvarz, Naemeh&lt;/author&gt;&lt;author&gt;Tehrani-Doost, Mehdi&lt;/author&gt;&lt;author&gt;Ghaeli, Padideh&lt;/author&gt;&lt;/authors&gt;&lt;/contributors&gt;&lt;titles&gt;&lt;title&gt;Memantine-induced speech problems in two patients with autistic disorder&lt;/title&gt;&lt;secondary-title&gt;DARU Journal of Pharmaceutical Sciences&lt;/secondary-title&gt;&lt;/titles&gt;&lt;periodical&gt;&lt;full-title&gt;DARU Journal of Pharmaceutical Sciences&lt;/full-title&gt;&lt;/periodical&gt;&lt;pages&gt;1-3&lt;/pages&gt;&lt;volume&gt;21&lt;/volume&gt;&lt;number&gt;1&lt;/number&gt;&lt;dates&gt;&lt;year&gt;2013&lt;/year&gt;&lt;/dates&gt;&lt;isbn&gt;2008-2231&lt;/isbn&gt;&lt;urls&gt;&lt;/urls&gt;&lt;custom3&gt;23819879 &lt;/custom3&gt;&lt;electronic-resource-num&gt;10.1186/2008-2231-21-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7" w:tooltip="Alaghband-Rad, 2013 #8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end"/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</w:tr>
      <w:tr w:rsidR="003D6A21" w:rsidRPr="003D6A21" w14:paraId="0D8B75F3" w14:textId="77777777" w:rsidTr="00261535">
        <w:tc>
          <w:tcPr>
            <w:tcW w:w="1620" w:type="dxa"/>
          </w:tcPr>
          <w:p w14:paraId="2116D5A4" w14:textId="7C7992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lastRenderedPageBreak/>
              <w:t>Memanti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040EAFB3" w14:textId="175CE15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</w:t>
            </w:r>
          </w:p>
        </w:tc>
        <w:tc>
          <w:tcPr>
            <w:tcW w:w="1350" w:type="dxa"/>
          </w:tcPr>
          <w:p w14:paraId="4277259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utism</w:t>
            </w:r>
          </w:p>
        </w:tc>
        <w:tc>
          <w:tcPr>
            <w:tcW w:w="1440" w:type="dxa"/>
          </w:tcPr>
          <w:p w14:paraId="6FE906B6" w14:textId="4E38BBD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59B3688E" w14:textId="338196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52BEF3EA" w14:textId="742E64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di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eath</w:t>
            </w:r>
          </w:p>
        </w:tc>
        <w:tc>
          <w:tcPr>
            <w:tcW w:w="1350" w:type="dxa"/>
          </w:tcPr>
          <w:p w14:paraId="02A03A2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7E43526" w14:textId="7F377A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lerabl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D7CF1E" w14:textId="0CED47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</w:p>
        </w:tc>
        <w:tc>
          <w:tcPr>
            <w:tcW w:w="1350" w:type="dxa"/>
          </w:tcPr>
          <w:p w14:paraId="3A319A59" w14:textId="5193E26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BFB2A1E" w14:textId="30BBE0EA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" w:tooltip="Alaghband-Rad, 2013 #1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aghband-Ra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noProof/>
              </w:rPr>
              <w:instrText xml:space="preserve"> ADDIN EN.CITE &lt;EndNote&gt;&lt;Cite&gt;&lt;Author&gt;Alaghband-Rad&lt;/Author&gt;&lt;Year&gt;2013&lt;/Year&gt;&lt;RecNum&gt;819&lt;/RecNum&gt;&lt;DisplayText&gt;&lt;style face="superscript"&gt;[17]&lt;/style&gt;&lt;/DisplayText&gt;&lt;record&gt;&lt;rec-number&gt;819&lt;/rec-number&gt;&lt;foreign-keys&gt;&lt;key app="EN" db-id="r20wt9p5fzt0tgeewaxv0fejvs59t9zrpvxd"&gt;819&lt;/key&gt;&lt;/foreign-keys&gt;&lt;ref-type name="Journal Article"&gt;17&lt;/ref-type&gt;&lt;contributors&gt;&lt;authors&gt;&lt;author&gt;Alaghband-Rad, Javad&lt;/author&gt;&lt;author&gt;Nikvarz, Naemeh&lt;/author&gt;&lt;author&gt;Tehrani-Doost, Mehdi&lt;/author&gt;&lt;author&gt;Ghaeli, Padideh&lt;/author&gt;&lt;/authors&gt;&lt;/contributors&gt;&lt;titles&gt;&lt;title&gt;Memantine-induced speech problems in two patients with autistic disorder&lt;/title&gt;&lt;secondary-title&gt;DARU Journal of Pharmaceutical Sciences&lt;/secondary-title&gt;&lt;/titles&gt;&lt;periodical&gt;&lt;full-title&gt;DARU Journal of Pharmaceutical Sciences&lt;/full-title&gt;&lt;/periodical&gt;&lt;pages&gt;1-3&lt;/pages&gt;&lt;volume&gt;21&lt;/volume&gt;&lt;number&gt;1&lt;/number&gt;&lt;dates&gt;&lt;year&gt;2013&lt;/year&gt;&lt;/dates&gt;&lt;isbn&gt;2008-2231&lt;/isbn&gt;&lt;urls&gt;&lt;/urls&gt;&lt;custom3&gt;23819879 &lt;/custom3&gt;&lt;electronic-resource-num&gt;10.1186/2008-2231-21-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7" w:tooltip="Alaghband-Rad, 2013 #8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end"/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</w:tr>
      <w:tr w:rsidR="003D6A21" w:rsidRPr="003D6A21" w14:paraId="164ADDF7" w14:textId="77777777" w:rsidTr="00261535">
        <w:tc>
          <w:tcPr>
            <w:tcW w:w="1620" w:type="dxa"/>
          </w:tcPr>
          <w:p w14:paraId="3A38B5D5" w14:textId="4C2F828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ethotrex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(cumula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62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T)</w:t>
            </w:r>
          </w:p>
        </w:tc>
        <w:tc>
          <w:tcPr>
            <w:tcW w:w="900" w:type="dxa"/>
          </w:tcPr>
          <w:p w14:paraId="2CA47BF4" w14:textId="1F5347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Female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2</w:t>
            </w:r>
          </w:p>
        </w:tc>
        <w:tc>
          <w:tcPr>
            <w:tcW w:w="1350" w:type="dxa"/>
          </w:tcPr>
          <w:p w14:paraId="3D3415BC" w14:textId="397B4F76" w:rsidR="003D6A21" w:rsidRPr="003D6A21" w:rsidRDefault="00DA022A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>
              <w:rPr>
                <w:rFonts w:ascii="Book Antiqua" w:eastAsia="Calibri" w:hAnsi="Book Antiqua" w:cs="Arial"/>
                <w:color w:val="242021"/>
              </w:rPr>
              <w:t>P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re-B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acu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lastRenderedPageBreak/>
              <w:t>lymphoblas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leukemia</w:t>
            </w:r>
          </w:p>
        </w:tc>
        <w:tc>
          <w:tcPr>
            <w:tcW w:w="1440" w:type="dxa"/>
          </w:tcPr>
          <w:p w14:paraId="12329BD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710" w:type="dxa"/>
          </w:tcPr>
          <w:p w14:paraId="3A90AEEA" w14:textId="52891C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hie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umula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2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TX)</w:t>
            </w:r>
          </w:p>
        </w:tc>
        <w:tc>
          <w:tcPr>
            <w:tcW w:w="1260" w:type="dxa"/>
          </w:tcPr>
          <w:p w14:paraId="5B9328D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379388AB" w14:textId="1A5B74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ysphas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gresse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phasia</w:t>
            </w:r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l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eadach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ow-gra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ever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havio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blems</w:t>
            </w:r>
          </w:p>
        </w:tc>
        <w:tc>
          <w:tcPr>
            <w:tcW w:w="1440" w:type="dxa"/>
          </w:tcPr>
          <w:p w14:paraId="31EECE8E" w14:textId="1E3D46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Thre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nth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mptom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terven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escribed)</w:t>
            </w:r>
          </w:p>
        </w:tc>
        <w:tc>
          <w:tcPr>
            <w:tcW w:w="1350" w:type="dxa"/>
          </w:tcPr>
          <w:p w14:paraId="3176ED8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3A837357" w14:textId="34F064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5FECB0E3" w14:textId="3BA8664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16" w:name="_Hlk59392392"/>
            <w:r w:rsidRPr="003D6A21">
              <w:rPr>
                <w:rFonts w:ascii="Book Antiqua" w:eastAsia="Calibri" w:hAnsi="Book Antiqua" w:cs="Arial"/>
              </w:rPr>
              <w:lastRenderedPageBreak/>
              <w:t>Shuster</w:t>
            </w:r>
            <w:r w:rsidR="00976B8B"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bookmarkEnd w:id="16"/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huster&lt;/Author&gt;&lt;Year&gt;2005&lt;/Year&gt;&lt;RecNum&gt;188&lt;/RecNum&gt;&lt;DisplayText&gt;&lt;style face="superscript"&gt;[21]&lt;/style&gt;&lt;/DisplayText&gt;&lt;record&gt;&lt;rec-number&gt;188&lt;/rec-number&gt;&lt;foreign-keys&gt;&lt;key app="EN" db-id="r20wt9p5fzt0tgeewaxv0fejvs59t9zrpvxd"&gt;188&lt;/key&gt;&lt;/foreign-keys&gt;&lt;ref-type name="Journal Article"&gt;17&lt;/ref-type&gt;&lt;contributors&gt;&lt;authors&gt;&lt;author&gt;Shuster, Joel&lt;/author&gt;&lt;/authors&gt;&lt;/contributors&gt;&lt;titles&gt;&lt;title&gt;Methotrexate Neurotoxicity Causes Speech Problem; Severe, Irreversible Sensory Neuropathy Due to Long-Term Use of Linezolid; Hypomania with Topiramate; Bortezomib-Induced Hepatitis; Steroid Dementia–An Overlooked Diagnosis?; Promethazine Warning; Medication Discrepancies at the Time of Hospital Admission; Medication-Induced Intracranial Hypertension&lt;/title&gt;&lt;secondary-title&gt;Hospital Pharmacy&lt;/secondary-title&gt;&lt;/titles&gt;&lt;periodical&gt;&lt;full-title&gt;Hospital Pharmacy&lt;/full-title&gt;&lt;/periodical&gt;&lt;pages&gt;383-386&lt;/pages&gt;&lt;volume&gt;40&lt;/volume&gt;&lt;number&gt;5&lt;/number&gt;&lt;dates&gt;&lt;year&gt;2005&lt;/year&gt;&lt;/dates&gt;&lt;isbn&gt;0018-5787&lt;/isbn&gt;&lt;urls&gt;&lt;/urls&gt;&lt;electronic-resource-num&gt;https://doi.org/10.1177/00185787050400050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1" w:tooltip="Shuster, 2005 #18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78A4B35" w14:textId="77777777" w:rsidTr="00261535">
        <w:tc>
          <w:tcPr>
            <w:tcW w:w="1620" w:type="dxa"/>
          </w:tcPr>
          <w:p w14:paraId="51321CFA" w14:textId="21C2D0B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0A8E9145" w14:textId="2B9D55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</w:t>
            </w:r>
          </w:p>
        </w:tc>
        <w:tc>
          <w:tcPr>
            <w:tcW w:w="1350" w:type="dxa"/>
          </w:tcPr>
          <w:p w14:paraId="1A67AD81" w14:textId="5A107AD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1677F280" w14:textId="1A6CEC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129EDAAA" w14:textId="3566DD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10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rug</w:t>
            </w:r>
          </w:p>
        </w:tc>
        <w:tc>
          <w:tcPr>
            <w:tcW w:w="1260" w:type="dxa"/>
          </w:tcPr>
          <w:p w14:paraId="73376E24" w14:textId="160C21B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osyll</w:t>
            </w:r>
            <w:r w:rsidRPr="003D6A21">
              <w:rPr>
                <w:rFonts w:ascii="Book Antiqua" w:eastAsia="Calibri" w:hAnsi="Book Antiqua" w:cs="Arial"/>
              </w:rPr>
              <w:lastRenderedPageBreak/>
              <w:t>ab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-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</w:p>
        </w:tc>
        <w:tc>
          <w:tcPr>
            <w:tcW w:w="1350" w:type="dxa"/>
          </w:tcPr>
          <w:p w14:paraId="308958B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R</w:t>
            </w:r>
          </w:p>
        </w:tc>
        <w:tc>
          <w:tcPr>
            <w:tcW w:w="1440" w:type="dxa"/>
          </w:tcPr>
          <w:p w14:paraId="201DEF4D" w14:textId="153BCF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dvTT6120e2aa"/>
              </w:rPr>
              <w:t>m</w:t>
            </w:r>
            <w:r w:rsidRPr="003D6A21">
              <w:rPr>
                <w:rFonts w:ascii="Book Antiqua" w:eastAsia="Calibri" w:hAnsi="Book Antiqua" w:cs="AdvTT6120e2aa"/>
              </w:rPr>
              <w:t>ethylphenidate</w:t>
            </w:r>
            <w:r w:rsidR="00C35F9F">
              <w:rPr>
                <w:rFonts w:ascii="Book Antiqua" w:eastAsia="Calibri" w:hAnsi="Book Antiqua" w:cs="AdvTT6120e2aa"/>
              </w:rPr>
              <w:t>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</w:p>
        </w:tc>
        <w:tc>
          <w:tcPr>
            <w:tcW w:w="1350" w:type="dxa"/>
          </w:tcPr>
          <w:p w14:paraId="37722FFE" w14:textId="4C4E87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omoxetine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ead</w:t>
            </w:r>
          </w:p>
        </w:tc>
        <w:tc>
          <w:tcPr>
            <w:tcW w:w="1350" w:type="dxa"/>
          </w:tcPr>
          <w:p w14:paraId="32A80701" w14:textId="184407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218222" w14:textId="354E149E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" w:tooltip="Alpaslan, 2015 #1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paslan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lpaslan&lt;/Author&gt;&lt;Year&gt;2015&lt;/Year&gt;&lt;RecNum&gt;19&lt;/RecNum&gt;&lt;DisplayText&gt;&lt;style face="superscript"&gt;[101]&lt;/style&gt;&lt;/DisplayText&gt;&lt;record&gt;&lt;rec-number&gt;19&lt;/rec-number&gt;&lt;foreign-keys&gt;&lt;key app="EN" db-id="00pe2awedpxt0nee9f75fxs90p2ssv0vw5x2"&gt;19&lt;/key&gt;&lt;/foreign-keys&gt;&lt;ref-type name="Journal Article"&gt;17&lt;/ref-type&gt;&lt;contributors&gt;&lt;authors&gt;&lt;author&gt;Alpaslan, Ahmet Hamdi&lt;/author&gt;&lt;author&gt;Coskun, Kerem Senol&lt;/author&gt;&lt;author&gt;Kocak, Ugur&lt;/author&gt;&lt;author&gt;Gorücü, Yasemin&lt;/author&gt;&lt;/authors&gt;&lt;/contributors&gt;&lt;titles&gt;&lt;title&gt;Stuttering associated with the use of short-acting oral methylphenidate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739-741&lt;/pages&gt;&lt;volume&gt;35&lt;/volume&gt;&lt;number&gt;6&lt;/number&gt;&lt;dates&gt;&lt;year&gt;2015&lt;/year&gt;&lt;/dates&gt;&lt;isbn&gt;0271-0749&lt;/isbn&gt;&lt;urls&gt;&lt;/urls&gt;&lt;electronic-resource-num&gt;10.1097/JCP.0000000000000403.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1" w:tooltip="Alpaslan, 2015 #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C80DA7C" w14:textId="77777777" w:rsidTr="00261535">
        <w:tc>
          <w:tcPr>
            <w:tcW w:w="1620" w:type="dxa"/>
          </w:tcPr>
          <w:p w14:paraId="3F743002" w14:textId="09AF9673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orn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n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</w:p>
          <w:p w14:paraId="67628AF3" w14:textId="302B67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noon)</w:t>
            </w:r>
          </w:p>
        </w:tc>
        <w:tc>
          <w:tcPr>
            <w:tcW w:w="900" w:type="dxa"/>
          </w:tcPr>
          <w:p w14:paraId="4A797E65" w14:textId="7E96E84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1F2B4A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</w:p>
        </w:tc>
        <w:tc>
          <w:tcPr>
            <w:tcW w:w="1440" w:type="dxa"/>
          </w:tcPr>
          <w:p w14:paraId="4709E501" w14:textId="69803D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61A32BE1" w14:textId="45A4CB1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On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ru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</w:p>
        </w:tc>
        <w:tc>
          <w:tcPr>
            <w:tcW w:w="1260" w:type="dxa"/>
          </w:tcPr>
          <w:p w14:paraId="4BD752BF" w14:textId="3EBD7E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rou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noun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</w:p>
        </w:tc>
        <w:tc>
          <w:tcPr>
            <w:tcW w:w="1350" w:type="dxa"/>
          </w:tcPr>
          <w:p w14:paraId="1E8E347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07F9338" w14:textId="1559C9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D66CF7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improvemen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493FAAF4" w14:textId="18B1111E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StempelSchneidler-Light"/>
              </w:rPr>
            </w:pPr>
            <w:r w:rsidRPr="003D6A21">
              <w:rPr>
                <w:rFonts w:ascii="Book Antiqua" w:eastAsia="Calibri" w:hAnsi="Book Antiqua" w:cs="StempelSchneidler-Light"/>
              </w:rPr>
              <w:t>Methylphenidate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was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restarted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t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10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in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the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ornin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nd</w:t>
            </w:r>
          </w:p>
          <w:p w14:paraId="2A8E23CA" w14:textId="56D1F5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StempelSchneidler-Light"/>
              </w:rPr>
              <w:t>5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t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noon.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fter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10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d,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stutterin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was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returned</w:t>
            </w:r>
          </w:p>
        </w:tc>
        <w:tc>
          <w:tcPr>
            <w:tcW w:w="1350" w:type="dxa"/>
          </w:tcPr>
          <w:p w14:paraId="29FFCB5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55294D21" w14:textId="52514E8A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7" w:tooltip="Copur, 2018 #21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Copur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Copur&lt;/Author&gt;&lt;Year&gt;2018&lt;/Year&gt;&lt;RecNum&gt;288&lt;/RecNum&gt;&lt;DisplayText&gt;&lt;style face="superscript"&gt;[102]&lt;/style&gt;&lt;/DisplayText&gt;&lt;record&gt;&lt;rec-number&gt;288&lt;/rec-number&gt;&lt;foreign-keys&gt;&lt;key app="EN" db-id="r20wt9p5fzt0tgeewaxv0fejvs59t9zrpvxd"&gt;288&lt;/key&gt;&lt;/foreign-keys&gt;&lt;ref-type name="Journal Article"&gt;17&lt;/ref-type&gt;&lt;contributors&gt;&lt;authors&gt;&lt;author&gt;Copur, Mazlum&lt;/author&gt;&lt;author&gt;Copur, Sidar&lt;/author&gt;&lt;/authors&gt;&lt;/contributors&gt;&lt;titles&gt;&lt;title&gt;Emergence of stuttering in an attention deficit hyperactivity disorder patient treated with methylphenidate&lt;/title&gt;&lt;secondary-title&gt;Dusunen Adam&lt;/secondary-title&gt;&lt;/titles&gt;&lt;periodical&gt;&lt;full-title&gt;Dusunen Adam&lt;/full-title&gt;&lt;/periodical&gt;&lt;pages&gt;222-224&lt;/pages&gt;&lt;volume&gt;31&lt;/volume&gt;&lt;number&gt;2&lt;/number&gt;&lt;dates&gt;&lt;year&gt;2018&lt;/year&gt;&lt;/dates&gt;&lt;isbn&gt;1018-8681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2" w:tooltip="Copur, 2018 #288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2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485E39" w14:textId="77777777" w:rsidTr="00261535">
        <w:tc>
          <w:tcPr>
            <w:tcW w:w="1620" w:type="dxa"/>
          </w:tcPr>
          <w:p w14:paraId="664A854F" w14:textId="77A1ED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ethylpheni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)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9.37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ethylpheni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900" w:type="dxa"/>
          </w:tcPr>
          <w:p w14:paraId="53E925BA" w14:textId="6DE18B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Girl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</w:t>
            </w:r>
          </w:p>
        </w:tc>
        <w:tc>
          <w:tcPr>
            <w:tcW w:w="1350" w:type="dxa"/>
          </w:tcPr>
          <w:p w14:paraId="32593E57" w14:textId="1A1E47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erva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hyperactivity</w:t>
            </w:r>
          </w:p>
        </w:tc>
        <w:tc>
          <w:tcPr>
            <w:tcW w:w="1440" w:type="dxa"/>
          </w:tcPr>
          <w:p w14:paraId="24B96D6B" w14:textId="16A584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710" w:type="dxa"/>
          </w:tcPr>
          <w:p w14:paraId="78A7653A" w14:textId="2FB86E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thylphenidate</w:t>
            </w:r>
            <w:r w:rsidR="00C35F9F">
              <w:rPr>
                <w:rFonts w:ascii="Book Antiqua" w:hAnsi="Book Antiqua" w:cs="Arial"/>
                <w:lang w:eastAsia="zh-CN"/>
              </w:rPr>
              <w:t>,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moline</w:t>
            </w:r>
          </w:p>
        </w:tc>
        <w:tc>
          <w:tcPr>
            <w:tcW w:w="1260" w:type="dxa"/>
          </w:tcPr>
          <w:p w14:paraId="48E36D96" w14:textId="0E43E6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Repetitio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irs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llabl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hi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sen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57EFF5B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2BB29911" w14:textId="309C32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methylphenidate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C35F9F">
              <w:rPr>
                <w:rFonts w:ascii="Book Antiqua" w:eastAsia="Calibri" w:hAnsi="Book Antiqua" w:cs="Arial"/>
                <w:color w:val="242021"/>
              </w:rPr>
              <w:t>,</w:t>
            </w:r>
            <w:r w:rsidR="00D66CF7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7DA6F95D" w14:textId="0A7D33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Methylph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ni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er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tarted</w:t>
            </w:r>
          </w:p>
        </w:tc>
        <w:tc>
          <w:tcPr>
            <w:tcW w:w="1350" w:type="dxa"/>
          </w:tcPr>
          <w:p w14:paraId="09B95CF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170" w:type="dxa"/>
          </w:tcPr>
          <w:p w14:paraId="27307D6C" w14:textId="01B90E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Burd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lastRenderedPageBreak/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urd&lt;/Author&gt;&lt;Year&gt;1991&lt;/Year&gt;&lt;RecNum&gt;192&lt;/RecNum&gt;&lt;DisplayText&gt;&lt;style face="superscript"&gt;[7]&lt;/style&gt;&lt;/DisplayText&gt;&lt;record&gt;&lt;rec-number&gt;192&lt;/rec-number&gt;&lt;foreign-keys&gt;&lt;key app="EN" db-id="r20wt9p5fzt0tgeewaxv0fejvs59t9zrpvxd"&gt;192&lt;/key&gt;&lt;/foreign-keys&gt;&lt;ref-type name="Journal Article"&gt;17&lt;/ref-type&gt;&lt;contributors&gt;&lt;authors&gt;&lt;author&gt;Burd, Larry&lt;/author&gt;&lt;author&gt;Kerbeshian, Jacob&lt;/author&gt;&lt;/authors&gt;&lt;/contributors&gt;&lt;titles&gt;&lt;title&gt;Stuttering and stimulants&lt;/title&gt;&lt;secondary-title&gt;Journal of clinical psychopharmacology&lt;/secondary-title&gt;&lt;/titles&gt;&lt;periodical&gt;&lt;full-title&gt;Journal of clinical psychopharmacology&lt;/full-title&gt;&lt;/periodical&gt;&lt;dates&gt;&lt;year&gt;1991&lt;/year&gt;&lt;/dates&gt;&lt;isbn&gt;1533-712X&lt;/isbn&gt;&lt;urls&gt;&lt;/urls&gt;&lt;electronic-resource-num&gt;https://doi.org/10.1097/00004714-199102000-0002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" w:tooltip="Burd, 1991 #19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C7D3EEE" w14:textId="77777777" w:rsidTr="00261535">
        <w:tc>
          <w:tcPr>
            <w:tcW w:w="1620" w:type="dxa"/>
          </w:tcPr>
          <w:p w14:paraId="155356D9" w14:textId="5DA609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393787C4" w14:textId="45C09360" w:rsidR="003D6A21" w:rsidRPr="003D6A21" w:rsidRDefault="003D6A21" w:rsidP="00D66CF7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5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6048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62C0246D" w14:textId="70C702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br w:type="column"/>
              <w:t>Intrathe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rph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7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D66CF7">
              <w:rPr>
                <w:rFonts w:ascii="Book Antiqua" w:eastAsia="Calibri" w:hAnsi="Book Antiqua" w:cs="Arial"/>
                <w:color w:val="242021"/>
              </w:rPr>
              <w:t>c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omipram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710" w:type="dxa"/>
          </w:tcPr>
          <w:p w14:paraId="00424264" w14:textId="2D9F76B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08F9B32C" w14:textId="681035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onsta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acquired)</w:t>
            </w:r>
          </w:p>
        </w:tc>
        <w:tc>
          <w:tcPr>
            <w:tcW w:w="1350" w:type="dxa"/>
          </w:tcPr>
          <w:p w14:paraId="6E5B655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434BB853" w14:textId="74452A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</w:p>
        </w:tc>
        <w:tc>
          <w:tcPr>
            <w:tcW w:w="1350" w:type="dxa"/>
          </w:tcPr>
          <w:p w14:paraId="4AEB31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BCE4490" w14:textId="529C788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ndrom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2924FF" w14:textId="3B5784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A6866A4" w14:textId="77777777" w:rsidTr="00261535">
        <w:tc>
          <w:tcPr>
            <w:tcW w:w="1620" w:type="dxa"/>
          </w:tcPr>
          <w:p w14:paraId="3BE3E057" w14:textId="3014DC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.5-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30224611" w14:textId="2B55FB0E" w:rsidR="003D6A21" w:rsidRPr="003D6A21" w:rsidRDefault="003D6A21" w:rsidP="00D66CF7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7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DE6D990" w14:textId="1C8D0E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0C35258F" w14:textId="0B5FAE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mipram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-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6DEE93EC" w14:textId="31492C0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74ADAEAE" w14:textId="0BDCFE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en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emes</w:t>
            </w:r>
          </w:p>
        </w:tc>
        <w:tc>
          <w:tcPr>
            <w:tcW w:w="1350" w:type="dxa"/>
          </w:tcPr>
          <w:p w14:paraId="4613436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6C0E4399" w14:textId="2E907E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C35F9F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lastRenderedPageBreak/>
              <w:t>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7A443BB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26B3D47E" w14:textId="296104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r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r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roph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BEBA6BC" w14:textId="54CE0E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C62C12" w14:textId="77777777" w:rsidTr="00261535">
        <w:tc>
          <w:tcPr>
            <w:tcW w:w="1620" w:type="dxa"/>
          </w:tcPr>
          <w:p w14:paraId="12369472" w14:textId="7A42AE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2E99E6C" w14:textId="67BA32E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76F7A3C" w14:textId="2C8BE6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440" w:type="dxa"/>
          </w:tcPr>
          <w:p w14:paraId="3AB14A4E" w14:textId="227E7A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ednisol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3E7C6B80" w14:textId="08788B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4634ED2F" w14:textId="07ADA5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777BFC3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A86AEA7" w14:textId="7EFCCF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C35F9F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4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4BE7283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DFDAC60" w14:textId="11E1A5B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Ulcera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lit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lia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eas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7CAD125" w14:textId="469787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1808BD6" w14:textId="77777777" w:rsidTr="00261535">
        <w:tc>
          <w:tcPr>
            <w:tcW w:w="1620" w:type="dxa"/>
          </w:tcPr>
          <w:p w14:paraId="6F9567C8" w14:textId="18B6C8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1BB5B2B" w14:textId="671DA9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BA54FA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2FEE452A" w14:textId="302B204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62E02144" w14:textId="338779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pproxim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4B6912B5" w14:textId="2E7315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</w:p>
        </w:tc>
        <w:tc>
          <w:tcPr>
            <w:tcW w:w="1350" w:type="dxa"/>
          </w:tcPr>
          <w:p w14:paraId="18FF7D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1C8DB9B9" w14:textId="112FAA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D66CF7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3-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041AA78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D99BE29" w14:textId="4D7970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9</w:t>
            </w:r>
          </w:p>
        </w:tc>
        <w:tc>
          <w:tcPr>
            <w:tcW w:w="1170" w:type="dxa"/>
          </w:tcPr>
          <w:p w14:paraId="5E20F5BF" w14:textId="2F615D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559B639" w14:textId="77777777" w:rsidTr="00261535">
        <w:tc>
          <w:tcPr>
            <w:tcW w:w="1620" w:type="dxa"/>
          </w:tcPr>
          <w:p w14:paraId="2B81565A" w14:textId="09A2EDE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BDA8AB9" w14:textId="203222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A088E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254B21C4" w14:textId="264611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meth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)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710" w:type="dxa"/>
          </w:tcPr>
          <w:p w14:paraId="4E5B1FB7" w14:textId="200B89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18DC7C36" w14:textId="6BDE59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loc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emes</w:t>
            </w:r>
          </w:p>
        </w:tc>
        <w:tc>
          <w:tcPr>
            <w:tcW w:w="1350" w:type="dxa"/>
          </w:tcPr>
          <w:p w14:paraId="5D95D71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8698564" w14:textId="78A5100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195A1A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x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32F26B7" w14:textId="7209DB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2ED2F12" w14:textId="2208FE0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17" w:name="_Hlk58094381"/>
            <w:r w:rsidRPr="003D6A21">
              <w:rPr>
                <w:rFonts w:ascii="Book Antiqua" w:eastAsia="Calibri" w:hAnsi="Book Antiqua" w:cs="Arial"/>
              </w:rPr>
              <w:t>Symmetr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rebel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pla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r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rophy</w:t>
            </w:r>
            <w:bookmarkEnd w:id="17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033914C" w14:textId="58D9B73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3D3129C" w14:textId="77777777" w:rsidTr="00261535">
        <w:tc>
          <w:tcPr>
            <w:tcW w:w="1620" w:type="dxa"/>
          </w:tcPr>
          <w:p w14:paraId="6DB08997" w14:textId="16324EA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289B48C3" w14:textId="23011366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4331A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74D60666" w14:textId="1116B8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Zopicl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51C0729C" w14:textId="268943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5EF9B8BD" w14:textId="49447C2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perly</w:t>
            </w:r>
          </w:p>
        </w:tc>
        <w:tc>
          <w:tcPr>
            <w:tcW w:w="1350" w:type="dxa"/>
          </w:tcPr>
          <w:p w14:paraId="2D31245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14C1D35" w14:textId="2D1679E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195A1A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</w:p>
        </w:tc>
        <w:tc>
          <w:tcPr>
            <w:tcW w:w="1350" w:type="dxa"/>
          </w:tcPr>
          <w:p w14:paraId="700960E7" w14:textId="5F5590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ed-up)</w:t>
            </w:r>
          </w:p>
        </w:tc>
        <w:tc>
          <w:tcPr>
            <w:tcW w:w="1350" w:type="dxa"/>
          </w:tcPr>
          <w:p w14:paraId="32D77847" w14:textId="37EC8E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cious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F2E0719" w14:textId="66E353E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537CAD0" w14:textId="77777777" w:rsidTr="00261535">
        <w:tc>
          <w:tcPr>
            <w:tcW w:w="1620" w:type="dxa"/>
          </w:tcPr>
          <w:p w14:paraId="037DE449" w14:textId="741695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lan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FAB7081" w14:textId="21678519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F07D03E" w14:textId="1B69DE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deation</w:t>
            </w:r>
          </w:p>
        </w:tc>
        <w:tc>
          <w:tcPr>
            <w:tcW w:w="1440" w:type="dxa"/>
          </w:tcPr>
          <w:p w14:paraId="29CCAA06" w14:textId="2AFB9E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Venlafax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  <w:r w:rsidR="002746CC">
              <w:rPr>
                <w:rFonts w:ascii="Book Antiqua" w:eastAsia="Calibri" w:hAnsi="Book Antiqua" w:cs="Arial"/>
                <w:color w:val="000000"/>
              </w:rPr>
              <w:t>, p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omaz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BA3774E" w14:textId="37C961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3924BDFC" w14:textId="42579F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ten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irs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honemes</w:t>
            </w:r>
          </w:p>
        </w:tc>
        <w:tc>
          <w:tcPr>
            <w:tcW w:w="1350" w:type="dxa"/>
          </w:tcPr>
          <w:p w14:paraId="51992D6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C70E0B3" w14:textId="2765C64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lanzapine</w:t>
            </w:r>
            <w:r w:rsidR="00195A1A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11692A0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</w:p>
        </w:tc>
        <w:tc>
          <w:tcPr>
            <w:tcW w:w="1350" w:type="dxa"/>
          </w:tcPr>
          <w:p w14:paraId="0A7DA004" w14:textId="5602D9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TS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justm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s</w:t>
            </w:r>
            <w:r w:rsidRPr="003D6A21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07074A6" w14:textId="7A8384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Lasic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Lasić&lt;/Author&gt;&lt;Year&gt;2016&lt;/Year&gt;&lt;RecNum&gt;915&lt;/RecNum&gt;&lt;DisplayText&gt;&lt;style face="superscript"&gt;[103]&lt;/style&gt;&lt;/DisplayText&gt;&lt;record&gt;&lt;rec-number&gt;915&lt;/rec-number&gt;&lt;foreign-keys&gt;&lt;key app="EN" db-id="r20wt9p5fzt0tgeewaxv0fejvs59t9zrpvxd"&gt;915&lt;/key&gt;&lt;/foreign-keys&gt;&lt;ref-type name="Journal Article"&gt;17&lt;/ref-type&gt;&lt;contributors&gt;&lt;authors&gt;&lt;author&gt;Lasić, Davor&lt;/author&gt;&lt;author&gt;Žuljan Cvitanović, Marija&lt;/author&gt;&lt;author&gt;Krnić, Silvana&lt;/author&gt;&lt;author&gt;Uglešić, Boran&lt;/author&gt;&lt;/authors&gt;&lt;/contributors&gt;&lt;titles&gt;&lt;title&gt;Olanzapine induced stuttering: a case report&lt;/title&gt;&lt;secondary-title&gt;Psychiatria Danubina&lt;/secondary-title&gt;&lt;/titles&gt;&lt;periodical&gt;&lt;full-title&gt;Psychiatria Danubina&lt;/full-title&gt;&lt;/periodical&gt;&lt;pages&gt;299-300&lt;/pages&gt;&lt;volume&gt;28&lt;/volume&gt;&lt;number&gt;3&lt;/number&gt;&lt;dates&gt;&lt;year&gt;2016&lt;/year&gt;&lt;/dates&gt;&lt;isbn&gt;0353-5053&lt;/isbn&gt;&lt;urls&gt;&lt;/urls&gt;&lt;custom3&gt;27658840&lt;/custom3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3" w:tooltip="Lasić, 2016 #915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3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4638D6DD" w14:textId="77777777" w:rsidTr="00261535">
        <w:tc>
          <w:tcPr>
            <w:tcW w:w="1620" w:type="dxa"/>
          </w:tcPr>
          <w:p w14:paraId="086C647C" w14:textId="698A47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lan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1579122" w14:textId="78F2B6CE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767A602" w14:textId="125BE3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sycho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3E5880B4" w14:textId="544604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44E5B65" w14:textId="04D405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2D152203" w14:textId="63F9E0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isturbanc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m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tternin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oun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lock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twee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</w:p>
        </w:tc>
        <w:tc>
          <w:tcPr>
            <w:tcW w:w="1350" w:type="dxa"/>
          </w:tcPr>
          <w:p w14:paraId="1EC68B4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41DA19DB" w14:textId="0CF9B4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lan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ar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quetiapine</w:t>
            </w:r>
            <w:r w:rsidR="002746C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re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ays</w:t>
            </w:r>
          </w:p>
        </w:tc>
        <w:tc>
          <w:tcPr>
            <w:tcW w:w="1350" w:type="dxa"/>
          </w:tcPr>
          <w:p w14:paraId="671EB216" w14:textId="052DA6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1FA2D36E" w14:textId="452480C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495E9D8" w14:textId="325344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sa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Asan&lt;/Author&gt;&lt;Year&gt;2018&lt;/Year&gt;&lt;RecNum&gt;144&lt;/RecNum&gt;&lt;DisplayText&gt;&lt;style face="superscript"&gt;[104]&lt;/style&gt;&lt;/DisplayText&gt;&lt;record&gt;&lt;rec-number&gt;144&lt;/rec-number&gt;&lt;foreign-keys&gt;&lt;key app="EN" db-id="r20wt9p5fzt0tgeewaxv0fejvs59t9zrpvxd"&gt;144&lt;/key&gt;&lt;/foreign-keys&gt;&lt;ref-type name="Journal Article"&gt;17&lt;/ref-type&gt;&lt;contributors&gt;&lt;authors&gt;&lt;author&gt;Asan, Omer&lt;/author&gt;&lt;author&gt;Yaylaci, Elif Tatlidil&lt;/author&gt;&lt;author&gt;Okay, Ihsan Tuncer&lt;/author&gt;&lt;author&gt;Goka, Erol&lt;/author&gt;&lt;/authors&gt;&lt;/contributors&gt;&lt;titles&gt;&lt;title&gt;A case of stuttering due to olanzapine treatment&lt;/title&gt;&lt;secondary-title&gt;Dusunen Adam The Journal of Psychiatry and Neurological Sciences&lt;/secondary-title&gt;&lt;/titles&gt;&lt;periodical&gt;&lt;full-title&gt;Dusunen Adam The Journal of Psychiatry and Neurological Sciences&lt;/full-title&gt;&lt;/periodical&gt;&lt;pages&gt;405&lt;/pages&gt;&lt;volume&gt;31&lt;/volume&gt;&lt;number&gt;4&lt;/number&gt;&lt;dates&gt;&lt;year&gt;2018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104" w:tooltip="Asan, 2018 #144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104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755BC5F1" w14:textId="77777777" w:rsidTr="00261535">
        <w:tc>
          <w:tcPr>
            <w:tcW w:w="1620" w:type="dxa"/>
          </w:tcPr>
          <w:p w14:paraId="0D97BC7F" w14:textId="20E599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127104F" w14:textId="2345D932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A954B5" w14:textId="003920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a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jury</w:t>
            </w:r>
          </w:p>
        </w:tc>
        <w:tc>
          <w:tcPr>
            <w:tcW w:w="1440" w:type="dxa"/>
          </w:tcPr>
          <w:p w14:paraId="55236B76" w14:textId="2B4D3F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ADE6130" w14:textId="60D17A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hor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</w:p>
        </w:tc>
        <w:tc>
          <w:tcPr>
            <w:tcW w:w="1260" w:type="dxa"/>
          </w:tcPr>
          <w:p w14:paraId="504347AD" w14:textId="08817AC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redominant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rt-wor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peti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</w:p>
        </w:tc>
        <w:tc>
          <w:tcPr>
            <w:tcW w:w="1350" w:type="dxa"/>
          </w:tcPr>
          <w:p w14:paraId="40219E80" w14:textId="5612249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bnormalit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usc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t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ontrol</w:t>
            </w:r>
          </w:p>
        </w:tc>
        <w:tc>
          <w:tcPr>
            <w:tcW w:w="1440" w:type="dxa"/>
          </w:tcPr>
          <w:p w14:paraId="64CA687E" w14:textId="2D99559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BZ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henytoin</w:t>
            </w:r>
            <w:r w:rsidR="00195A1A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usta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e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requenc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ie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t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formanc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4179B5D" w14:textId="1DEE12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58B026B6" w14:textId="1CE010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78C9EB7B" w14:textId="625F11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Mcclean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McClean&lt;/Author&gt;&lt;Year&gt;1985&lt;/Year&gt;&lt;RecNum&gt;182&lt;/RecNum&gt;&lt;DisplayText&gt;&lt;style face="superscript"&gt;[105]&lt;/style&gt;&lt;/DisplayText&gt;&lt;record&gt;&lt;rec-number&gt;182&lt;/rec-number&gt;&lt;foreign-keys&gt;&lt;key app="EN" db-id="r20wt9p5fzt0tgeewaxv0fejvs59t9zrpvxd"&gt;182&lt;/key&gt;&lt;/foreign-keys&gt;&lt;ref-type name="Journal Article"&gt;17&lt;/ref-type&gt;&lt;contributors&gt;&lt;authors&gt;&lt;author&gt;McClean, Michael D&lt;/author&gt;&lt;author&gt;McLean Jr, Alvin&lt;/author&gt;&lt;/authors&gt;&lt;/contributors&gt;&lt;titles&gt;&lt;title&gt;Case report of stuttering acquired in association with phenytoin use for post-head-injury seizures&lt;/title&gt;&lt;secondary-title&gt;Journal of Fluency Disorders&lt;/secondary-title&gt;&lt;/titles&gt;&lt;periodical&gt;&lt;full-title&gt;Journal of Fluency Disorders&lt;/full-title&gt;&lt;/periodical&gt;&lt;pages&gt;241-255&lt;/pages&gt;&lt;volume&gt;10&lt;/volume&gt;&lt;number&gt;4&lt;/number&gt;&lt;dates&gt;&lt;year&gt;1985&lt;/year&gt;&lt;/dates&gt;&lt;isbn&gt;0094-730X&lt;/isbn&gt;&lt;urls&gt;&lt;/urls&gt;&lt;electronic-resource-num&gt;https://doi.org/10.1016/0094-730X(85)90023-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5" w:tooltip="McClean, 1985 #182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4F0E6B86" w14:textId="77777777" w:rsidTr="00261535">
        <w:tc>
          <w:tcPr>
            <w:tcW w:w="1620" w:type="dxa"/>
          </w:tcPr>
          <w:p w14:paraId="5CC59CEB" w14:textId="6DB313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D)</w:t>
            </w:r>
          </w:p>
        </w:tc>
        <w:tc>
          <w:tcPr>
            <w:tcW w:w="900" w:type="dxa"/>
          </w:tcPr>
          <w:p w14:paraId="2421D2A4" w14:textId="38A46C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09AAD4D" w14:textId="4E6032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GT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a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rauma</w:t>
            </w:r>
          </w:p>
        </w:tc>
        <w:tc>
          <w:tcPr>
            <w:tcW w:w="1440" w:type="dxa"/>
          </w:tcPr>
          <w:p w14:paraId="08F74701" w14:textId="1FE6CE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16BB7A6" w14:textId="0E0B13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</w:p>
        </w:tc>
        <w:tc>
          <w:tcPr>
            <w:tcW w:w="1260" w:type="dxa"/>
          </w:tcPr>
          <w:p w14:paraId="6C711D5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A7E873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3170EB1" w14:textId="5A331BF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henyto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valproate</w:t>
            </w:r>
            <w:r w:rsidR="005139BF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10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phenytoin</w:t>
            </w:r>
          </w:p>
        </w:tc>
        <w:tc>
          <w:tcPr>
            <w:tcW w:w="1350" w:type="dxa"/>
          </w:tcPr>
          <w:p w14:paraId="569B8CD8" w14:textId="52FE67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28770DB7" w14:textId="05E4D6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7A55F7C0" w14:textId="7335E6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Ekici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kici&lt;/Author&gt;&lt;Year&gt;2013&lt;/Year&gt;&lt;RecNum&gt;176&lt;/RecNum&gt;&lt;DisplayText&gt;&lt;style face="superscript"&gt;[106]&lt;/style&gt;&lt;/DisplayText&gt;&lt;record&gt;&lt;rec-number&gt;176&lt;/rec-number&gt;&lt;foreign-keys&gt;&lt;key app="EN" db-id="r20wt9p5fzt0tgeewaxv0fejvs59t9zrpvxd"&gt;176&lt;/key&gt;&lt;/foreign-keys&gt;&lt;ref-type name="Journal Article"&gt;17&lt;/ref-type&gt;&lt;contributors&gt;&lt;authors&gt;&lt;author&gt;Ekici, Mehmet Ali&lt;/author&gt;&lt;author&gt;Ekici, Arzu&lt;/author&gt;&lt;author&gt;Özdemir, Özlem&lt;/author&gt;&lt;/authors&gt;&lt;/contributors&gt;&lt;titles&gt;&lt;title&gt;Phenytoin-induced stuttering: an extremely rare association&lt;/title&gt;&lt;secondary-title&gt;Pediatric neurology&lt;/secondary-title&gt;&lt;/titles&gt;&lt;periodical&gt;&lt;full-title&gt;Pediatric neurology&lt;/full-title&gt;&lt;/periodical&gt;&lt;pages&gt;e5&lt;/pages&gt;&lt;volume&gt;49&lt;/volume&gt;&lt;number&gt;2&lt;/number&gt;&lt;dates&gt;&lt;year&gt;2013&lt;/year&gt;&lt;/dates&gt;&lt;isbn&gt;0887-8994&lt;/isbn&gt;&lt;urls&gt;&lt;/urls&gt;&lt;custom3&gt;23859866&lt;/custom3&gt;&lt;electronic-resource-num&gt;https://doi.org/10.1016/j.pediatrneurol.2013.03.01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6" w:tooltip="Ekici, 2013 #176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678D8462" w14:textId="77777777" w:rsidTr="00261535">
        <w:tc>
          <w:tcPr>
            <w:tcW w:w="1620" w:type="dxa"/>
          </w:tcPr>
          <w:p w14:paraId="773FC75F" w14:textId="058D4DC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Pregabal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</w:t>
            </w:r>
            <w:r w:rsidRPr="003D6A21">
              <w:rPr>
                <w:rFonts w:ascii="Book Antiqua" w:eastAsia="Calibri" w:hAnsi="Book Antiqua" w:cs="AdvTT7c3c51d9"/>
              </w:rPr>
              <w:t>7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wic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ily)</w:t>
            </w:r>
          </w:p>
        </w:tc>
        <w:tc>
          <w:tcPr>
            <w:tcW w:w="900" w:type="dxa"/>
          </w:tcPr>
          <w:p w14:paraId="64D08397" w14:textId="2E933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1</w:t>
            </w:r>
          </w:p>
        </w:tc>
        <w:tc>
          <w:tcPr>
            <w:tcW w:w="1350" w:type="dxa"/>
          </w:tcPr>
          <w:p w14:paraId="15297693" w14:textId="3D332105" w:rsidR="003D6A21" w:rsidRPr="005139BF" w:rsidRDefault="003D6A21" w:rsidP="005139B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t>Complex</w:t>
            </w:r>
            <w:r w:rsidR="005139BF">
              <w:rPr>
                <w:rFonts w:ascii="Book Antiqua" w:hAnsi="Book Antiqua" w:cs="AdvTT7c3c51d9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regional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a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yndrome</w:t>
            </w:r>
          </w:p>
        </w:tc>
        <w:tc>
          <w:tcPr>
            <w:tcW w:w="1440" w:type="dxa"/>
          </w:tcPr>
          <w:p w14:paraId="72B69F05" w14:textId="06D7D2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62FF76CE" w14:textId="0FF901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ak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econ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regabal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firs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</w:t>
            </w:r>
          </w:p>
        </w:tc>
        <w:tc>
          <w:tcPr>
            <w:tcW w:w="1260" w:type="dxa"/>
          </w:tcPr>
          <w:p w14:paraId="7D7D9D91" w14:textId="1068ED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712B09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30EA1CD" w14:textId="618F53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gabalin</w:t>
            </w:r>
            <w:r w:rsidR="005139BF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</w:p>
        </w:tc>
        <w:tc>
          <w:tcPr>
            <w:tcW w:w="1350" w:type="dxa"/>
          </w:tcPr>
          <w:p w14:paraId="6361E760" w14:textId="78BD32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egaba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3DF626AB" w14:textId="4618409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73641F8" w14:textId="42B74567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2" w:tooltip="Giray, 2016 #2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ira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iray&lt;/Author&gt;&lt;Year&gt;2016&lt;/Year&gt;&lt;RecNum&gt;22&lt;/RecNum&gt;&lt;DisplayText&gt;&lt;style face="superscript"&gt;[107]&lt;/style&gt;&lt;/DisplayText&gt;&lt;record&gt;&lt;rec-number&gt;22&lt;/rec-number&gt;&lt;foreign-keys&gt;&lt;key app="EN" db-id="00pe2awedpxt0nee9f75fxs90p2ssv0vw5x2"&gt;22&lt;/key&gt;&lt;/foreign-keys&gt;&lt;ref-type name="Journal Article"&gt;17&lt;/ref-type&gt;&lt;contributors&gt;&lt;authors&gt;&lt;author&gt;Giray, Esra&lt;/author&gt;&lt;author&gt;Toprak, Canan Sanal&lt;/author&gt;&lt;author&gt;Saçaklidir, Rekib&lt;/author&gt;&lt;author&gt;Gündüz, Osman Hakan&lt;/author&gt;&lt;/authors&gt;&lt;/contributors&gt;&lt;titles&gt;&lt;title&gt;Pregabalin-associated stuttering in a patient with complex regional pain syndrome: A case report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740-742&lt;/pages&gt;&lt;volume&gt;36&lt;/volume&gt;&lt;number&gt;6&lt;/number&gt;&lt;dates&gt;&lt;year&gt;2016&lt;/year&gt;&lt;/dates&gt;&lt;isbn&gt;0271-0749&lt;/isbn&gt;&lt;urls&gt;&lt;/urls&gt;&lt;electronic-resource-num&gt;10.1097/JCP.000000000000060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7" w:tooltip="Giray, 2016 #2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EADCA13" w14:textId="77777777" w:rsidTr="00261535">
        <w:tc>
          <w:tcPr>
            <w:tcW w:w="1620" w:type="dxa"/>
          </w:tcPr>
          <w:p w14:paraId="3B1C93C5" w14:textId="2DD396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lastRenderedPageBreak/>
              <w:t>Pregabal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7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wic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ily)</w:t>
            </w:r>
          </w:p>
        </w:tc>
        <w:tc>
          <w:tcPr>
            <w:tcW w:w="900" w:type="dxa"/>
          </w:tcPr>
          <w:p w14:paraId="525DC32F" w14:textId="2756FA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215BB03" w14:textId="26092D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erp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zos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46B4533B" w14:textId="45B1449F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cyclovi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8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fiv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s</w:t>
            </w:r>
            <w:r w:rsidR="00976B8B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ily)</w:t>
            </w:r>
          </w:p>
        </w:tc>
        <w:tc>
          <w:tcPr>
            <w:tcW w:w="1710" w:type="dxa"/>
          </w:tcPr>
          <w:p w14:paraId="0EE9E311" w14:textId="645ADF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Thre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regabalin</w:t>
            </w:r>
          </w:p>
        </w:tc>
        <w:tc>
          <w:tcPr>
            <w:tcW w:w="1260" w:type="dxa"/>
          </w:tcPr>
          <w:p w14:paraId="3DB8B47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1F09A16" w14:textId="0D40C75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Frequen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blepharospasm</w:t>
            </w:r>
          </w:p>
        </w:tc>
        <w:tc>
          <w:tcPr>
            <w:tcW w:w="1440" w:type="dxa"/>
          </w:tcPr>
          <w:p w14:paraId="3654422B" w14:textId="2210FF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proofErr w:type="gramStart"/>
            <w:r w:rsidRPr="003D6A21">
              <w:rPr>
                <w:rFonts w:ascii="Book Antiqua" w:eastAsia="Calibri" w:hAnsi="Book Antiqua" w:cs="Arial"/>
              </w:rPr>
              <w:t>pregabalin;alleviated</w:t>
            </w:r>
            <w:proofErr w:type="spellEnd"/>
            <w:proofErr w:type="gram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</w:p>
        </w:tc>
        <w:tc>
          <w:tcPr>
            <w:tcW w:w="1350" w:type="dxa"/>
          </w:tcPr>
          <w:p w14:paraId="597B2EFB" w14:textId="2B75C0A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gaba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psu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ump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equ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epharospasm</w:t>
            </w:r>
          </w:p>
        </w:tc>
        <w:tc>
          <w:tcPr>
            <w:tcW w:w="1350" w:type="dxa"/>
          </w:tcPr>
          <w:p w14:paraId="65C63856" w14:textId="69E652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06C1D54" w14:textId="27CAA747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0" w:tooltip="Ge, 2020 #25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e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e&lt;/Author&gt;&lt;Year&gt;2020&lt;/Year&gt;&lt;RecNum&gt;25&lt;/RecNum&gt;&lt;DisplayText&gt;&lt;style face="superscript"&gt;[108]&lt;/style&gt;&lt;/DisplayText&gt;&lt;record&gt;&lt;rec-number&gt;25&lt;/rec-number&gt;&lt;foreign-keys&gt;&lt;key app="EN" db-id="00pe2awedpxt0nee9f75fxs90p2ssv0vw5x2"&gt;25&lt;/key&gt;&lt;/foreign-keys&gt;&lt;ref-type name="Journal Article"&gt;17&lt;/ref-type&gt;&lt;contributors&gt;&lt;authors&gt;&lt;author&gt;Ge, Lingzhi&lt;/author&gt;&lt;author&gt;Li, Ang&lt;/author&gt;&lt;author&gt;Wang, Ni&lt;/author&gt;&lt;author&gt;Li, Ping&lt;/author&gt;&lt;author&gt;Xin, Hongyan&lt;/author&gt;&lt;author&gt;Li, Wenfei&lt;/author&gt;&lt;/authors&gt;&lt;/contributors&gt;&lt;titles&gt;&lt;title&gt;Pregabalin-associated stuttering and frequent blepharospasm: case report and review&lt;/title&gt;&lt;secondary-title&gt;DARU Journal of Pharmaceutical Sciences&lt;/secondary-title&gt;&lt;/titles&gt;&lt;pages&gt;815-818&lt;/pages&gt;&lt;volume&gt;28&lt;/volume&gt;&lt;number&gt;2&lt;/number&gt;&lt;dates&gt;&lt;year&gt;2020&lt;/year&gt;&lt;pub-dates&gt;&lt;date&gt;2020/12/01&lt;/date&gt;&lt;/pub-dates&gt;&lt;/dates&gt;&lt;isbn&gt;2008-2231&lt;/isbn&gt;&lt;urls&gt;&lt;related-urls&gt;&lt;url&gt;https://doi.org/10.1007/s40199-020-00354-9&lt;/url&gt;&lt;/related-urls&gt;&lt;/urls&gt;&lt;electronic-resource-num&gt;10.1007/s40199-020-00354-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8" w:tooltip="Ge, 2020 #25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40F6E29" w14:textId="77777777" w:rsidTr="00261535">
        <w:tc>
          <w:tcPr>
            <w:tcW w:w="1620" w:type="dxa"/>
          </w:tcPr>
          <w:p w14:paraId="7C2E1B55" w14:textId="796FA0B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Pyrethr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roduc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contain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0.33%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yrethrum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extrac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n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4%</w:t>
            </w:r>
            <w:r w:rsidR="00976B8B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dvTT6120e2aa"/>
              </w:rPr>
              <w:lastRenderedPageBreak/>
              <w:t>piperonyl</w:t>
            </w:r>
            <w:proofErr w:type="spellEnd"/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utoxid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ver</w:t>
            </w:r>
          </w:p>
          <w:p w14:paraId="0FDB8EC8" w14:textId="59EE8505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erio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f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2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lef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scalp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fo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in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5014EB8" w14:textId="7DA0C7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</w:t>
            </w:r>
            <w:r w:rsidR="002746CC">
              <w:rPr>
                <w:rFonts w:ascii="Book Antiqua" w:eastAsia="Calibri" w:hAnsi="Book Antiqua" w:cs="Arial"/>
              </w:rPr>
              <w:t>t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’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dvTT6120e2aa"/>
              </w:rPr>
              <w:t>other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lastRenderedPageBreak/>
              <w:t>who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wa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reastfeed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h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t</w:t>
            </w:r>
          </w:p>
          <w:p w14:paraId="4E35CE4C" w14:textId="2BB449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leas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y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wer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receiv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i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opical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roduct)</w:t>
            </w:r>
          </w:p>
        </w:tc>
        <w:tc>
          <w:tcPr>
            <w:tcW w:w="1350" w:type="dxa"/>
          </w:tcPr>
          <w:p w14:paraId="0138115B" w14:textId="4A30E4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pe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ce</w:t>
            </w:r>
          </w:p>
        </w:tc>
        <w:tc>
          <w:tcPr>
            <w:tcW w:w="1440" w:type="dxa"/>
          </w:tcPr>
          <w:p w14:paraId="5EFE7812" w14:textId="5D6028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</w:rPr>
              <w:t>No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ther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drugs</w:t>
            </w:r>
          </w:p>
        </w:tc>
        <w:tc>
          <w:tcPr>
            <w:tcW w:w="1710" w:type="dxa"/>
          </w:tcPr>
          <w:p w14:paraId="6351243A" w14:textId="4E4AE2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Tw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las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erio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other’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reatment</w:t>
            </w:r>
          </w:p>
        </w:tc>
        <w:tc>
          <w:tcPr>
            <w:tcW w:w="1260" w:type="dxa"/>
          </w:tcPr>
          <w:p w14:paraId="3AE7BAA2" w14:textId="4AB9C7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A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cut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se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tutter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especiall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lastRenderedPageBreak/>
              <w:t>speech</w:t>
            </w:r>
          </w:p>
        </w:tc>
        <w:tc>
          <w:tcPr>
            <w:tcW w:w="1350" w:type="dxa"/>
          </w:tcPr>
          <w:p w14:paraId="66EFB277" w14:textId="3A84B0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lastRenderedPageBreak/>
              <w:t>A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crea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</w:p>
          <w:p w14:paraId="149E625D" w14:textId="5047C929" w:rsidR="003D6A21" w:rsidRPr="003D6A21" w:rsidRDefault="002746CC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>
              <w:rPr>
                <w:rFonts w:ascii="Book Antiqua" w:eastAsia="Calibri" w:hAnsi="Book Antiqua" w:cs="AdvTT7c3c51d9"/>
              </w:rPr>
              <w:t>c</w:t>
            </w:r>
            <w:r w:rsidR="003D6A21" w:rsidRPr="003D6A21">
              <w:rPr>
                <w:rFonts w:ascii="Book Antiqua" w:eastAsia="Calibri" w:hAnsi="Book Antiqua" w:cs="AdvTT7c3c51d9"/>
              </w:rPr>
              <w:t>lumsiness,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sligh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erythematou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rash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of</w:t>
            </w:r>
          </w:p>
          <w:p w14:paraId="1B30492D" w14:textId="3003CD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lastRenderedPageBreak/>
              <w:t>approximatel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3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×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2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ccipu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calp</w:t>
            </w:r>
          </w:p>
        </w:tc>
        <w:tc>
          <w:tcPr>
            <w:tcW w:w="1440" w:type="dxa"/>
          </w:tcPr>
          <w:p w14:paraId="26741073" w14:textId="357E795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ix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ostexposure</w:t>
            </w:r>
          </w:p>
        </w:tc>
        <w:tc>
          <w:tcPr>
            <w:tcW w:w="1350" w:type="dxa"/>
          </w:tcPr>
          <w:p w14:paraId="4DA7E218" w14:textId="54DF13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yrethr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ated</w:t>
            </w:r>
          </w:p>
        </w:tc>
        <w:tc>
          <w:tcPr>
            <w:tcW w:w="1350" w:type="dxa"/>
          </w:tcPr>
          <w:p w14:paraId="3C999626" w14:textId="73A91D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  <w:lang w:bidi="fa-IR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6B220B11" w14:textId="5EAE5C19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4" w:tooltip="Hammond, 2008 #2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Hammon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mmond&lt;/Author&gt;&lt;Year&gt;2008&lt;/Year&gt;&lt;RecNum&gt;29&lt;/RecNum&gt;&lt;DisplayText&gt;&lt;style face="superscript"&gt;[81]&lt;/style&gt;&lt;/DisplayText&gt;&lt;record&gt;&lt;rec-number&gt;29&lt;/rec-number&gt;&lt;foreign-keys&gt;&lt;key app="EN" db-id="00pe2awedpxt0nee9f75fxs90p2ssv0vw5x2"&gt;29&lt;/key&gt;&lt;/foreign-keys&gt;&lt;ref-type name="Journal Article"&gt;17&lt;/ref-type&gt;&lt;contributors&gt;&lt;authors&gt;&lt;author&gt;Hammond, Kendra&lt;/author&gt;&lt;author&gt;Leikin, Jerrold B&lt;/author&gt;&lt;/authors&gt;&lt;/contributors&gt;&lt;titles&gt;&lt;title&gt;Topical pyrethrin toxicity leading to acute-onset stuttering in a toddler&lt;/title&gt;&lt;secondary-title&gt;American journal of therapeutics&lt;/secondary-title&gt;&lt;/titles&gt;&lt;periodical&gt;&lt;full-title&gt;American Journal of Therapeutics&lt;/full-title&gt;&lt;abbr-1&gt;Am. J. Ther.&lt;/abbr-1&gt;&lt;abbr-2&gt;Am J Ther&lt;/abbr-2&gt;&lt;/periodical&gt;&lt;pages&gt;323-324&lt;/pages&gt;&lt;volume&gt;15&lt;/volume&gt;&lt;number&gt;4&lt;/number&gt;&lt;dates&gt;&lt;year&gt;2008&lt;/year&gt;&lt;/dates&gt;&lt;isbn&gt;1075-2765&lt;/isbn&gt;&lt;urls&gt;&lt;/urls&gt;&lt;electronic-resource-num&gt;10.1097/MJT.0b013e318160c2d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1" w:tooltip="Hammond, 2008 #2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2B0A72A" w14:textId="77777777" w:rsidTr="00261535">
        <w:tc>
          <w:tcPr>
            <w:tcW w:w="1620" w:type="dxa"/>
          </w:tcPr>
          <w:p w14:paraId="730C278B" w14:textId="5C6C6B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441404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d)</w:t>
            </w:r>
          </w:p>
        </w:tc>
        <w:tc>
          <w:tcPr>
            <w:tcW w:w="900" w:type="dxa"/>
          </w:tcPr>
          <w:p w14:paraId="3455F74F" w14:textId="27F870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lastRenderedPageBreak/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0FD5642" w14:textId="160643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ggravate</w:t>
            </w:r>
            <w:r w:rsidRPr="003D6A21">
              <w:rPr>
                <w:rFonts w:ascii="Book Antiqua" w:eastAsia="Calibri" w:hAnsi="Book Antiqua" w:cs="Arial"/>
              </w:rPr>
              <w:lastRenderedPageBreak/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2D0B6547" w14:textId="527DB7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orazep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29392BC9" w14:textId="2CAAF88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11519371" w14:textId="0FC1EB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eve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jec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derst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01920C3A" w14:textId="49A33FA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kathisia-lik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minent)</w:t>
            </w:r>
          </w:p>
        </w:tc>
        <w:tc>
          <w:tcPr>
            <w:tcW w:w="1440" w:type="dxa"/>
          </w:tcPr>
          <w:p w14:paraId="5AEBCD0F" w14:textId="62461D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tion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minish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</w:p>
        </w:tc>
        <w:tc>
          <w:tcPr>
            <w:tcW w:w="1350" w:type="dxa"/>
          </w:tcPr>
          <w:p w14:paraId="232696F0" w14:textId="0E0440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7197C69" w14:textId="01F8DB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-y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441404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.</w:t>
            </w:r>
          </w:p>
          <w:p w14:paraId="67C69CE3" w14:textId="25867119" w:rsidR="003D6A21" w:rsidRPr="003D6A21" w:rsidRDefault="00976B8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frien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during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junior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gh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chool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wa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,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n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h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patien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use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o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mimic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ing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began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ing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ha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im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for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1</w:t>
            </w:r>
            <w:r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3D6A21" w:rsidRPr="003D6A21">
              <w:rPr>
                <w:rFonts w:ascii="Book Antiqua" w:eastAsia="Calibri" w:hAnsi="Book Antiqua" w:cs="Arial"/>
              </w:rPr>
              <w:lastRenderedPageBreak/>
              <w:t>yr</w:t>
            </w:r>
            <w:proofErr w:type="spellEnd"/>
          </w:p>
        </w:tc>
        <w:tc>
          <w:tcPr>
            <w:tcW w:w="1170" w:type="dxa"/>
          </w:tcPr>
          <w:p w14:paraId="497D9B03" w14:textId="6AB82374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6" w:tooltip="Lee, 2001 #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Lee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lastRenderedPageBreak/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ee&lt;/Author&gt;&lt;Year&gt;2001&lt;/Year&gt;&lt;RecNum&gt;290&lt;/RecNum&gt;&lt;DisplayText&gt;&lt;style face="superscript"&gt;[16]&lt;/style&gt;&lt;/DisplayText&gt;&lt;record&gt;&lt;rec-number&gt;290&lt;/rec-number&gt;&lt;foreign-keys&gt;&lt;key app="EN" db-id="r20wt9p5fzt0tgeewaxv0fejvs59t9zrpvxd"&gt;290&lt;/key&gt;&lt;/foreign-keys&gt;&lt;ref-type name="Journal Article"&gt;17&lt;/ref-type&gt;&lt;contributors&gt;&lt;authors&gt;&lt;author&gt;Lee, Heon-Jeong&lt;/author&gt;&lt;author&gt;Lee, Hong-Seock&lt;/author&gt;&lt;author&gt;Kim, Leen&lt;/author&gt;&lt;author&gt;Lee, Min Soo&lt;/author&gt;&lt;author&gt;Suh, Kwang-Yoon&lt;/author&gt;&lt;author&gt;Kwak, Dong-Il&lt;/author&gt;&lt;/authors&gt;&lt;/contributors&gt;&lt;titles&gt;&lt;title&gt;A case of risperidone-induced stuttering&lt;/title&gt;&lt;secondary-title&gt;Journal of clinical psychopharmacology&lt;/secondary-title&gt;&lt;/titles&gt;&lt;periodical&gt;&lt;full-title&gt;Journal of clinical psychopharmacology&lt;/full-title&gt;&lt;/periodical&gt;&lt;pages&gt;115-116&lt;/pages&gt;&lt;volume&gt;21&lt;/volume&gt;&lt;number&gt;1&lt;/number&gt;&lt;dates&gt;&lt;year&gt;2001&lt;/year&gt;&lt;/dates&gt;&lt;isbn&gt;0271-0749&lt;/isbn&gt;&lt;urls&gt;&lt;/urls&gt;&lt;/record&gt;&lt;/Cite&gt;&lt;Cite&gt;&lt;Author&gt;Lee&lt;/Author&gt;&lt;Year&gt;2001&lt;/Year&gt;&lt;RecNum&gt;290&lt;/RecNum&gt;&lt;record&gt;&lt;rec-number&gt;290&lt;/rec-number&gt;&lt;foreign-keys&gt;&lt;key app="EN" db-id="r20wt9p5fzt0tgeewaxv0fejvs59t9zrpvxd"&gt;290&lt;/key&gt;&lt;/foreign-keys&gt;&lt;ref-type name="Journal Article"&gt;17&lt;/ref-type&gt;&lt;contributors&gt;&lt;authors&gt;&lt;author&gt;Lee, Heon-Jeong&lt;/author&gt;&lt;author&gt;Lee, Hong-Seock&lt;/author&gt;&lt;author&gt;Kim, Leen&lt;/author&gt;&lt;author&gt;Lee, Min Soo&lt;/author&gt;&lt;author&gt;Suh, Kwang-Yoon&lt;/author&gt;&lt;author&gt;Kwak, Dong-Il&lt;/author&gt;&lt;/authors&gt;&lt;/contributors&gt;&lt;titles&gt;&lt;title&gt;A case of risperidone-induced stuttering&lt;/title&gt;&lt;secondary-title&gt;Journal of clinical psychopharmacology&lt;/secondary-title&gt;&lt;/titles&gt;&lt;periodical&gt;&lt;full-title&gt;Journal of clinical psychopharmacology&lt;/full-title&gt;&lt;/periodical&gt;&lt;pages&gt;115-116&lt;/pages&gt;&lt;volume&gt;21&lt;/volume&gt;&lt;number&gt;1&lt;/number&gt;&lt;dates&gt;&lt;year&gt;2001&lt;/year&gt;&lt;/dates&gt;&lt;isbn&gt;0271-0749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6" w:tooltip="Lee, 2001 #290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6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B9952AC" w14:textId="77777777" w:rsidTr="00261535">
        <w:tc>
          <w:tcPr>
            <w:tcW w:w="1620" w:type="dxa"/>
          </w:tcPr>
          <w:p w14:paraId="7E09F7BB" w14:textId="4BECF2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</w:p>
        </w:tc>
        <w:tc>
          <w:tcPr>
            <w:tcW w:w="900" w:type="dxa"/>
          </w:tcPr>
          <w:p w14:paraId="5F71BC57" w14:textId="41CB09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95335B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sis</w:t>
            </w:r>
          </w:p>
        </w:tc>
        <w:tc>
          <w:tcPr>
            <w:tcW w:w="1440" w:type="dxa"/>
          </w:tcPr>
          <w:p w14:paraId="78416F38" w14:textId="263924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razep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N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41404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cyclid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S)</w:t>
            </w:r>
          </w:p>
        </w:tc>
        <w:tc>
          <w:tcPr>
            <w:tcW w:w="1710" w:type="dxa"/>
          </w:tcPr>
          <w:p w14:paraId="0154B634" w14:textId="70E519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</w:p>
        </w:tc>
        <w:tc>
          <w:tcPr>
            <w:tcW w:w="1260" w:type="dxa"/>
          </w:tcPr>
          <w:p w14:paraId="29DE89F0" w14:textId="2D0116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</w:p>
        </w:tc>
        <w:tc>
          <w:tcPr>
            <w:tcW w:w="1350" w:type="dxa"/>
          </w:tcPr>
          <w:p w14:paraId="595E73A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17870314" w14:textId="334B1B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t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18DE3BE" w14:textId="16EAE6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B66C2D2" w14:textId="7F94D2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04CC11E" w14:textId="283714EF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8" w:tooltip="Yadav, 2010 #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Yadav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Yadav&lt;/Author&gt;&lt;Year&gt;2010&lt;/Year&gt;&lt;RecNum&gt;294&lt;/RecNum&gt;&lt;DisplayText&gt;&lt;style face="superscript"&gt;[18]&lt;/style&gt;&lt;/DisplayText&gt;&lt;record&gt;&lt;rec-number&gt;294&lt;/rec-number&gt;&lt;foreign-keys&gt;&lt;key app="EN" db-id="r20wt9p5fzt0tgeewaxv0fejvs59t9zrpvxd"&gt;294&lt;/key&gt;&lt;/foreign-keys&gt;&lt;ref-type name="Journal Article"&gt;17&lt;/ref-type&gt;&lt;contributors&gt;&lt;authors&gt;&lt;author&gt;Yadav, Devender Singh&lt;/author&gt;&lt;/authors&gt;&lt;/contributors&gt;&lt;titles&gt;&lt;title&gt;Risperidone induced stuttering&lt;/title&gt;&lt;secondary-title&gt;General Hospital Psychiatry&lt;/secondary-title&gt;&lt;/titles&gt;&lt;periodical&gt;&lt;full-title&gt;General hospital psychiatry&lt;/full-title&gt;&lt;/periodical&gt;&lt;pages&gt;559. e9-559. e10&lt;/pages&gt;&lt;volume&gt;32&lt;/volume&gt;&lt;number&gt;5&lt;/number&gt;&lt;dates&gt;&lt;year&gt;2010&lt;/year&gt;&lt;/dates&gt;&lt;isbn&gt;0163-8343&lt;/isbn&gt;&lt;urls&gt;&lt;/urls&gt;&lt;electronic-resource-num&gt;https://doi.org/10.1016/j.genhosppsych.2010.01.00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8" w:tooltip="Yadav, 2010 #294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66B057F" w14:textId="77777777" w:rsidTr="00261535">
        <w:tc>
          <w:tcPr>
            <w:tcW w:w="1620" w:type="dxa"/>
          </w:tcPr>
          <w:p w14:paraId="040561DC" w14:textId="553428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</w:t>
            </w:r>
          </w:p>
        </w:tc>
        <w:tc>
          <w:tcPr>
            <w:tcW w:w="900" w:type="dxa"/>
          </w:tcPr>
          <w:p w14:paraId="5D87F270" w14:textId="657F0B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36C9166" w14:textId="04741E1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havio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3712C04F" w14:textId="5CD1A2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56870C3" w14:textId="4BEEF8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w-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</w:p>
        </w:tc>
        <w:tc>
          <w:tcPr>
            <w:tcW w:w="1260" w:type="dxa"/>
          </w:tcPr>
          <w:p w14:paraId="72BACF6A" w14:textId="580F8D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r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le-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03B408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2CC62EE8" w14:textId="5AB04B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tion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e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4A023B78" w14:textId="54A9F12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2B0457B" w14:textId="580AAB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ode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ard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perina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phyx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F66662F" w14:textId="063C64CE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5" w:tooltip="İnci Meltem, 2014 #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İnci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İnci Meltem&lt;/Author&gt;&lt;Year&gt;2014&lt;/Year&gt;&lt;RecNum&gt;296&lt;/RecNum&gt;&lt;DisplayText&gt;&lt;style face="superscript"&gt;[23]&lt;/style&gt;&lt;/DisplayText&gt;&lt;record&gt;&lt;rec-number&gt;296&lt;/rec-number&gt;&lt;foreign-keys&gt;&lt;key app="EN" db-id="r20wt9p5fzt0tgeewaxv0fejvs59t9zrpvxd"&gt;296&lt;/key&gt;&lt;/foreign-keys&gt;&lt;ref-type name="Journal Article"&gt;17&lt;/ref-type&gt;&lt;contributors&gt;&lt;authors&gt;&lt;author&gt;İnci Meltem, ATAY&lt;/author&gt;&lt;author&gt;Tanritanir, Bilal&lt;/author&gt;&lt;author&gt;Akpinar, Abdullah&lt;/author&gt;&lt;author&gt;Demirdaş, Arif&lt;/author&gt;&lt;/authors&gt;&lt;/contributors&gt;&lt;titles&gt;&lt;title&gt;A Case of Risperidone Induced Stuttering as a Paradox&lt;/title&gt;&lt;secondary-title&gt;Nöro Psikiyatri Arşivi&lt;/secondary-title&gt;&lt;/titles&gt;&lt;periodical&gt;&lt;full-title&gt;Nöro Psikiyatri Arşivi&lt;/full-title&gt;&lt;/periodical&gt;&lt;pages&gt;403&lt;/pages&gt;&lt;volume&gt;51&lt;/volume&gt;&lt;number&gt;4&lt;/number&gt;&lt;dates&gt;&lt;year&gt;2014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3" w:tooltip="İnci Meltem, 2014 #29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F55F411" w14:textId="77777777" w:rsidTr="00261535">
        <w:tc>
          <w:tcPr>
            <w:tcW w:w="1620" w:type="dxa"/>
          </w:tcPr>
          <w:p w14:paraId="72BEAC9B" w14:textId="3D65DF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)</w:t>
            </w:r>
          </w:p>
        </w:tc>
        <w:tc>
          <w:tcPr>
            <w:tcW w:w="900" w:type="dxa"/>
          </w:tcPr>
          <w:p w14:paraId="17F09D7D" w14:textId="06AFFB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4D67C89" w14:textId="155073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3374491F" w14:textId="5C8E98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lprazol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0.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)</w:t>
            </w:r>
          </w:p>
        </w:tc>
        <w:tc>
          <w:tcPr>
            <w:tcW w:w="1710" w:type="dxa"/>
          </w:tcPr>
          <w:p w14:paraId="0F25EA54" w14:textId="7939F1D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3C9B579B" w14:textId="4BCDC0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cabular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rup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2E7CAC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001DA5C" w14:textId="055580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41404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erteraline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ol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</w:t>
            </w:r>
          </w:p>
        </w:tc>
        <w:tc>
          <w:tcPr>
            <w:tcW w:w="1350" w:type="dxa"/>
          </w:tcPr>
          <w:p w14:paraId="6222B6FD" w14:textId="3C25FE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.</w:t>
            </w:r>
            <w:r w:rsidR="00441404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nis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elz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ipram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oxe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esitancy</w:t>
            </w:r>
          </w:p>
        </w:tc>
        <w:tc>
          <w:tcPr>
            <w:tcW w:w="1350" w:type="dxa"/>
          </w:tcPr>
          <w:p w14:paraId="68D2F142" w14:textId="7263EC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F7E6782" w14:textId="77155112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7" w:tooltip="Makela, 1994 #5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akela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akela&lt;/Author&gt;&lt;Year&gt;1994&lt;/Year&gt;&lt;RecNum&gt;836&lt;/RecNum&gt;&lt;DisplayText&gt;&lt;style face="superscript"&gt;[109]&lt;/style&gt;&lt;/DisplayText&gt;&lt;record&gt;&lt;rec-number&gt;836&lt;/rec-number&gt;&lt;foreign-keys&gt;&lt;key app="EN" db-id="r20wt9p5fzt0tgeewaxv0fejvs59t9zrpvxd"&gt;836&lt;/key&gt;&lt;/foreign-keys&gt;&lt;ref-type name="Journal Article"&gt;17&lt;/ref-type&gt;&lt;contributors&gt;&lt;authors&gt;&lt;author&gt;Makela, Eugene H&lt;/author&gt;&lt;author&gt;Sullivan, Pamela&lt;/author&gt;&lt;author&gt;Taylor, Michael&lt;/author&gt;&lt;/authors&gt;&lt;/contributors&gt;&lt;titles&gt;&lt;title&gt;Sertraline and speech blockage&lt;/title&gt;&lt;secondary-title&gt;Journal of clinical psychopharmacology&lt;/secondary-title&gt;&lt;/titles&gt;&lt;periodical&gt;&lt;full-title&gt;Journal of clinical psychopharmacology&lt;/full-title&gt;&lt;/periodical&gt;&lt;pages&gt;432-433&lt;/pages&gt;&lt;volume&gt;14&lt;/volume&gt;&lt;number&gt;6&lt;/number&gt;&lt;dates&gt;&lt;year&gt;1994&lt;/year&gt;&lt;/dates&gt;&lt;isbn&gt;1533-712X&lt;/isbn&gt;&lt;urls&gt;&lt;/urls&gt;&lt;electronic-resource-num&gt;https://doi.org/10.1097/00004714-199412000-0001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9" w:tooltip="Makela, 1994 #83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1DAB97" w14:textId="77777777" w:rsidTr="00261535">
        <w:tc>
          <w:tcPr>
            <w:tcW w:w="1620" w:type="dxa"/>
          </w:tcPr>
          <w:p w14:paraId="0F81042C" w14:textId="298428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)</w:t>
            </w:r>
          </w:p>
        </w:tc>
        <w:tc>
          <w:tcPr>
            <w:tcW w:w="900" w:type="dxa"/>
          </w:tcPr>
          <w:p w14:paraId="6389D736" w14:textId="3AEB7C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</w:p>
        </w:tc>
        <w:tc>
          <w:tcPr>
            <w:tcW w:w="1350" w:type="dxa"/>
          </w:tcPr>
          <w:p w14:paraId="3A121A8B" w14:textId="2C7442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Recurr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63911DDC" w14:textId="09B80F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133792E" w14:textId="1E1799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i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¸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v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-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iod</w:t>
            </w:r>
          </w:p>
        </w:tc>
        <w:tc>
          <w:tcPr>
            <w:tcW w:w="1260" w:type="dxa"/>
          </w:tcPr>
          <w:p w14:paraId="3EBCC801" w14:textId="12B1EC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</w:t>
            </w:r>
          </w:p>
        </w:tc>
        <w:tc>
          <w:tcPr>
            <w:tcW w:w="1350" w:type="dxa"/>
          </w:tcPr>
          <w:p w14:paraId="6B51B696" w14:textId="155B65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el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rvou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om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s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38D68BBC" w14:textId="74DFEF5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9BB6CDD" w14:textId="7AD52C9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eviousl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ei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tion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sipram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464C0B4A" w14:textId="2D4579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6E59E7C7" w14:textId="6ED241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hristens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Christensen&lt;/Author&gt;&lt;Year&gt;1996&lt;/Year&gt;&lt;RecNum&gt;4&lt;/RecNum&gt;&lt;DisplayText&gt;&lt;style face="superscript"&gt;[76]&lt;/style&gt;&lt;/DisplayText&gt;&lt;record&gt;&lt;rec-number&gt;4&lt;/rec-number&gt;&lt;foreign-keys&gt;&lt;key app="EN" db-id="00pe2awedpxt0nee9f75fxs90p2ssv0vw5x2"&gt;4&lt;/key&gt;&lt;/foreign-keys&gt;&lt;ref-type name="Journal Article"&gt;17&lt;/ref-type&gt;&lt;contributors&gt;&lt;authors&gt;&lt;author&gt;Christensen, Richard C&lt;/author&gt;&lt;author&gt;Byerly, Matthew J&lt;/author&gt;&lt;author&gt;McElroy, Ross A&lt;/author&gt;&lt;/authors&gt;&lt;/contributors&gt;&lt;titles&gt;&lt;title&gt;A case of sertraline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92-93&lt;/pages&gt;&lt;volume&gt;16&lt;/volume&gt;&lt;number&gt;1&lt;/number&gt;&lt;dates&gt;&lt;year&gt;1996&lt;/year&gt;&lt;/dates&gt;&lt;isbn&gt;0271-0749&lt;/isbn&gt;&lt;urls&gt;&lt;/urls&gt;&lt;electronic-resource-num&gt;10.1097/00004714-199602000-0002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6" w:tooltip="Christensen, 1996 #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CAA087B" w14:textId="77777777" w:rsidTr="00261535">
        <w:tc>
          <w:tcPr>
            <w:tcW w:w="1620" w:type="dxa"/>
          </w:tcPr>
          <w:p w14:paraId="25193CB9" w14:textId="4DEDB3E5" w:rsidR="003D6A21" w:rsidRPr="00BE5DB1" w:rsidRDefault="003D6A21" w:rsidP="003D6A21">
            <w:pPr>
              <w:spacing w:line="360" w:lineRule="auto"/>
              <w:jc w:val="both"/>
              <w:rPr>
                <w:rFonts w:ascii="Book Antiqua" w:eastAsia="Calibri" w:hAnsi="Book Antiqua"/>
                <w:color w:val="151316"/>
              </w:rPr>
            </w:pPr>
            <w:r w:rsidRPr="003D6A21">
              <w:rPr>
                <w:rFonts w:ascii="Book Antiqua" w:eastAsia="Calibri" w:hAnsi="Book Antiqua"/>
                <w:color w:val="403C40"/>
              </w:rPr>
              <w:t>Sert</w:t>
            </w:r>
            <w:r w:rsidRPr="003D6A21">
              <w:rPr>
                <w:rFonts w:ascii="Book Antiqua" w:eastAsia="Calibri" w:hAnsi="Book Antiqua"/>
                <w:color w:val="151316"/>
              </w:rPr>
              <w:t>raline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150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mg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daily)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</w:p>
        </w:tc>
        <w:tc>
          <w:tcPr>
            <w:tcW w:w="900" w:type="dxa"/>
          </w:tcPr>
          <w:p w14:paraId="543B469E" w14:textId="739AA5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</w:p>
        </w:tc>
        <w:tc>
          <w:tcPr>
            <w:tcW w:w="1350" w:type="dxa"/>
          </w:tcPr>
          <w:p w14:paraId="01110B32" w14:textId="083251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Bulim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rvos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orex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rvos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osttrauma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r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05E730F2" w14:textId="06D2E2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/>
                <w:color w:val="151316"/>
              </w:rPr>
              <w:t>Clonazepam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0.5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mg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QID),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="0012178C">
              <w:rPr>
                <w:rFonts w:ascii="Book Antiqua" w:eastAsia="Calibri" w:hAnsi="Book Antiqua"/>
                <w:color w:val="151316"/>
              </w:rPr>
              <w:t>t</w:t>
            </w:r>
            <w:r w:rsidRPr="003D6A21">
              <w:rPr>
                <w:rFonts w:ascii="Book Antiqua" w:eastAsia="Calibri" w:hAnsi="Book Antiqua"/>
                <w:color w:val="151316"/>
              </w:rPr>
              <w:t>rimethoprim-sulfamethoxazole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BID)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</w:p>
        </w:tc>
        <w:tc>
          <w:tcPr>
            <w:tcW w:w="1710" w:type="dxa"/>
          </w:tcPr>
          <w:p w14:paraId="114D54BD" w14:textId="5D135B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</w:p>
        </w:tc>
        <w:tc>
          <w:tcPr>
            <w:tcW w:w="1260" w:type="dxa"/>
          </w:tcPr>
          <w:p w14:paraId="5EB884B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7C79DC6" w14:textId="64D346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Hyperreflex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mulou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usc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it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myoclonus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fusion</w:t>
            </w:r>
          </w:p>
        </w:tc>
        <w:tc>
          <w:tcPr>
            <w:tcW w:w="1440" w:type="dxa"/>
          </w:tcPr>
          <w:p w14:paraId="6FFCA3AC" w14:textId="247BD237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/>
                <w:color w:val="282529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/>
                <w:color w:val="403C40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403C40"/>
              </w:rPr>
              <w:t>and</w:t>
            </w:r>
            <w:r w:rsidR="00976B8B">
              <w:rPr>
                <w:rFonts w:ascii="Book Antiqua" w:eastAsia="Calibri" w:hAnsi="Book Antiqua"/>
                <w:color w:val="403C40"/>
              </w:rPr>
              <w:t xml:space="preserve"> </w:t>
            </w:r>
          </w:p>
          <w:p w14:paraId="4A1FE928" w14:textId="4B8030D4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  <w:color w:val="282529"/>
              </w:rPr>
              <w:t>Antibiotic,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gra</w:t>
            </w:r>
            <w:r w:rsidRPr="003D6A21">
              <w:rPr>
                <w:rFonts w:ascii="Book Antiqua" w:eastAsia="Calibri" w:hAnsi="Book Antiqua"/>
                <w:color w:val="151316"/>
              </w:rPr>
              <w:t>dual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normalization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of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speech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over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wo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o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hree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days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</w:p>
        </w:tc>
        <w:tc>
          <w:tcPr>
            <w:tcW w:w="1350" w:type="dxa"/>
          </w:tcPr>
          <w:p w14:paraId="45407E1F" w14:textId="742D50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v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63335E4" w14:textId="7461CE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5A74260" w14:textId="26DBAD3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rewert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rewerton&lt;/Author&gt;&lt;Year&gt;1996 &lt;/Year&gt;&lt;RecNum&gt;823&lt;/RecNum&gt;&lt;DisplayText&gt;&lt;style face="superscript"&gt;[77]&lt;/style&gt;&lt;/DisplayText&gt;&lt;record&gt;&lt;rec-number&gt;823&lt;/rec-number&gt;&lt;foreign-keys&gt;&lt;key app="EN" db-id="r20wt9p5fzt0tgeewaxv0fejvs59t9zrpvxd"&gt;823&lt;/key&gt;&lt;/foreign-keys&gt;&lt;ref-type name="Journal Article"&gt;17&lt;/ref-type&gt;&lt;contributors&gt;&lt;authors&gt;&lt;author&gt;Timothy D Brewerton &lt;/author&gt;&lt;author&gt;John S Markowitz &lt;/author&gt;&lt;author&gt;Sondra G Keller &lt;/author&gt;&lt;author&gt;Carolyn E Cochrane&lt;/author&gt;&lt;/authors&gt;&lt;/contributors&gt;&lt;titles&gt;&lt;title&gt;Stuttering with sertraline&lt;/title&gt;&lt;secondary-title&gt;J Clin Psychiatry&lt;/secondary-title&gt;&lt;/titles&gt;&lt;periodical&gt;&lt;full-title&gt;J Clin Psychiatry&lt;/full-title&gt;&lt;/periodical&gt;&lt;pages&gt;90-91&lt;/pages&gt;&lt;volume&gt;57&lt;/volume&gt;&lt;number&gt;2&lt;/number&gt;&lt;dates&gt;&lt;year&gt;1996 &lt;/year&gt;&lt;/dates&gt;&lt;urls&gt;&lt;/urls&gt;&lt;custom2&gt;8591976&lt;/custom2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7" w:tooltip="Brewerton, 1996  #82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7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309DF09" w14:textId="77777777" w:rsidTr="00261535">
        <w:tc>
          <w:tcPr>
            <w:tcW w:w="1620" w:type="dxa"/>
          </w:tcPr>
          <w:p w14:paraId="7A29D7EF" w14:textId="48749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BE5DB1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)</w:t>
            </w:r>
          </w:p>
        </w:tc>
        <w:tc>
          <w:tcPr>
            <w:tcW w:w="900" w:type="dxa"/>
          </w:tcPr>
          <w:p w14:paraId="324DF252" w14:textId="725AA54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s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r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we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3560F6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sthma</w:t>
            </w:r>
          </w:p>
        </w:tc>
        <w:tc>
          <w:tcPr>
            <w:tcW w:w="1440" w:type="dxa"/>
          </w:tcPr>
          <w:p w14:paraId="479AA80E" w14:textId="7E53AF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Times-Roman"/>
              </w:rPr>
              <w:t>Noth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wa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clearl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lastRenderedPageBreak/>
              <w:t>mentioned</w:t>
            </w:r>
          </w:p>
        </w:tc>
        <w:tc>
          <w:tcPr>
            <w:tcW w:w="1710" w:type="dxa"/>
          </w:tcPr>
          <w:p w14:paraId="132E0AD0" w14:textId="2A5C30D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um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ei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anag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thm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tacks</w:t>
            </w:r>
          </w:p>
        </w:tc>
        <w:tc>
          <w:tcPr>
            <w:tcW w:w="1260" w:type="dxa"/>
          </w:tcPr>
          <w:p w14:paraId="68618C5A" w14:textId="420250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x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s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ing</w:t>
            </w:r>
          </w:p>
        </w:tc>
        <w:tc>
          <w:tcPr>
            <w:tcW w:w="1350" w:type="dxa"/>
          </w:tcPr>
          <w:p w14:paraId="01523AC8" w14:textId="3C81B489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Times-Roman"/>
              </w:rPr>
            </w:pPr>
            <w:r w:rsidRPr="003D6A21">
              <w:rPr>
                <w:rFonts w:ascii="Book Antiqua" w:eastAsia="Calibri" w:hAnsi="Book Antiqua" w:cs="Times-Roman"/>
              </w:rPr>
              <w:lastRenderedPageBreak/>
              <w:t>Be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ense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lastRenderedPageBreak/>
              <w:t>having</w:t>
            </w:r>
          </w:p>
          <w:p w14:paraId="4AA5B537" w14:textId="6ED681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Times-Roman"/>
              </w:rPr>
              <w:t>insomnia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n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frustrat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peech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problem</w:t>
            </w:r>
          </w:p>
        </w:tc>
        <w:tc>
          <w:tcPr>
            <w:tcW w:w="1440" w:type="dxa"/>
          </w:tcPr>
          <w:p w14:paraId="5225DF6A" w14:textId="027CBC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</w:t>
            </w:r>
            <w:r w:rsidRPr="003D6A21">
              <w:rPr>
                <w:rFonts w:ascii="Book Antiqua" w:eastAsia="Calibri" w:hAnsi="Book Antiqua" w:cs="Arial"/>
              </w:rPr>
              <w:lastRenderedPageBreak/>
              <w:t>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um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BC0D63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12178C">
              <w:rPr>
                <w:rFonts w:ascii="Book Antiqua" w:hAnsi="Book Antiqua" w:cs="Arial"/>
                <w:lang w:eastAsia="zh-CN"/>
              </w:rPr>
              <w:t>.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="0012178C">
              <w:rPr>
                <w:rFonts w:ascii="Book Antiqua" w:eastAsia="Calibri" w:hAnsi="Book Antiqua" w:cs="Arial"/>
              </w:rPr>
              <w:t>C</w:t>
            </w:r>
            <w:r w:rsidRPr="003D6A21">
              <w:rPr>
                <w:rFonts w:ascii="Book Antiqua" w:eastAsia="Calibri" w:hAnsi="Book Antiqua" w:cs="Arial"/>
              </w:rPr>
              <w:t>hang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12178C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</w:p>
        </w:tc>
        <w:tc>
          <w:tcPr>
            <w:tcW w:w="1350" w:type="dxa"/>
          </w:tcPr>
          <w:p w14:paraId="11F8C20C" w14:textId="1D43F9A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a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</w:p>
          <w:p w14:paraId="0F39065A" w14:textId="53CCCB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gim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19B562D2" w14:textId="40E5D0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</w:p>
        </w:tc>
        <w:tc>
          <w:tcPr>
            <w:tcW w:w="1350" w:type="dxa"/>
          </w:tcPr>
          <w:p w14:paraId="5E9CC7A3" w14:textId="00FD263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FA39EA4" w14:textId="07E84093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lastRenderedPageBreak/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C8F8563" w14:textId="77777777" w:rsidTr="00261535">
        <w:tc>
          <w:tcPr>
            <w:tcW w:w="1620" w:type="dxa"/>
          </w:tcPr>
          <w:p w14:paraId="2CBE0D80" w14:textId="32B110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metimes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)</w:t>
            </w:r>
          </w:p>
        </w:tc>
        <w:tc>
          <w:tcPr>
            <w:tcW w:w="900" w:type="dxa"/>
          </w:tcPr>
          <w:p w14:paraId="1218A7F2" w14:textId="4B6122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.5</w:t>
            </w:r>
          </w:p>
        </w:tc>
        <w:tc>
          <w:tcPr>
            <w:tcW w:w="1350" w:type="dxa"/>
          </w:tcPr>
          <w:p w14:paraId="56EF9B1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sthma</w:t>
            </w:r>
          </w:p>
        </w:tc>
        <w:tc>
          <w:tcPr>
            <w:tcW w:w="1440" w:type="dxa"/>
          </w:tcPr>
          <w:p w14:paraId="411ED48B" w14:textId="0A2C64C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Times-Roman"/>
              </w:rPr>
            </w:pPr>
            <w:r w:rsidRPr="003D6A21">
              <w:rPr>
                <w:rFonts w:ascii="Book Antiqua" w:eastAsia="Calibri" w:hAnsi="Book Antiqua" w:cs="Times-Roman"/>
              </w:rPr>
              <w:t>Metaproterenol</w:t>
            </w:r>
            <w:r w:rsidR="00976B8B">
              <w:rPr>
                <w:rFonts w:ascii="Book Antiqua" w:hAnsi="Book Antiqua" w:cs="Times-Roman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ulphat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(PRN)</w:t>
            </w:r>
          </w:p>
        </w:tc>
        <w:tc>
          <w:tcPr>
            <w:tcW w:w="1710" w:type="dxa"/>
          </w:tcPr>
          <w:p w14:paraId="56CCC1FE" w14:textId="485C35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</w:p>
        </w:tc>
        <w:tc>
          <w:tcPr>
            <w:tcW w:w="1260" w:type="dxa"/>
          </w:tcPr>
          <w:p w14:paraId="083B23E3" w14:textId="2E24F87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ltip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"I"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peci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owly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ited</w:t>
            </w:r>
          </w:p>
        </w:tc>
        <w:tc>
          <w:tcPr>
            <w:tcW w:w="1350" w:type="dxa"/>
          </w:tcPr>
          <w:p w14:paraId="5FDC838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29AF61A9" w14:textId="19507C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850BC2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8425507" w14:textId="3FB4FC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sump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pond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drawal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m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350" w:type="dxa"/>
          </w:tcPr>
          <w:p w14:paraId="33C4D612" w14:textId="7B3D65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15532ED" w14:textId="7E0E5DCA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7ACE5BA" w14:textId="77777777" w:rsidTr="00261535">
        <w:tc>
          <w:tcPr>
            <w:tcW w:w="1620" w:type="dxa"/>
          </w:tcPr>
          <w:p w14:paraId="70986807" w14:textId="1D4CA5E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</w:p>
        </w:tc>
        <w:tc>
          <w:tcPr>
            <w:tcW w:w="900" w:type="dxa"/>
          </w:tcPr>
          <w:p w14:paraId="21DBBC65" w14:textId="211714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</w:p>
        </w:tc>
        <w:tc>
          <w:tcPr>
            <w:tcW w:w="1350" w:type="dxa"/>
          </w:tcPr>
          <w:p w14:paraId="05D73F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sthma</w:t>
            </w:r>
          </w:p>
        </w:tc>
        <w:tc>
          <w:tcPr>
            <w:tcW w:w="1440" w:type="dxa"/>
          </w:tcPr>
          <w:p w14:paraId="2DA1EB1E" w14:textId="5C751C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clomethas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propion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o-Du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rink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I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d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etaprotereno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ulphat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isoetharine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C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atro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a</w:t>
            </w:r>
            <w:r w:rsidRPr="003D6A21">
              <w:rPr>
                <w:rFonts w:ascii="Book Antiqua" w:eastAsia="Calibri" w:hAnsi="Book Antiqua" w:cs="Arial"/>
              </w:rPr>
              <w:t>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romoly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37C59D37" w14:textId="40DBFA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apsu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I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</w:t>
            </w:r>
          </w:p>
        </w:tc>
        <w:tc>
          <w:tcPr>
            <w:tcW w:w="1710" w:type="dxa"/>
          </w:tcPr>
          <w:p w14:paraId="332D0D1D" w14:textId="665A10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</w:p>
        </w:tc>
        <w:tc>
          <w:tcPr>
            <w:tcW w:w="1260" w:type="dxa"/>
          </w:tcPr>
          <w:p w14:paraId="625CEBF9" w14:textId="4A31E5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"a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h"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dd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="0012178C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ited</w:t>
            </w:r>
          </w:p>
        </w:tc>
        <w:tc>
          <w:tcPr>
            <w:tcW w:w="1350" w:type="dxa"/>
          </w:tcPr>
          <w:p w14:paraId="21D59284" w14:textId="0BDD46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nxiet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</w:p>
        </w:tc>
        <w:tc>
          <w:tcPr>
            <w:tcW w:w="1440" w:type="dxa"/>
          </w:tcPr>
          <w:p w14:paraId="19628A60" w14:textId="0C8E2C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draw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850BC2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4635618" w14:textId="39A733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cei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thm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tac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21EAD307" w14:textId="6EC51F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8AE7435" w14:textId="1C569701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0F8F867" w14:textId="77777777" w:rsidTr="00261535">
        <w:tc>
          <w:tcPr>
            <w:tcW w:w="1620" w:type="dxa"/>
          </w:tcPr>
          <w:p w14:paraId="6EF5ED8E" w14:textId="0A3F86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)</w:t>
            </w:r>
          </w:p>
        </w:tc>
        <w:tc>
          <w:tcPr>
            <w:tcW w:w="900" w:type="dxa"/>
          </w:tcPr>
          <w:p w14:paraId="6BA74A62" w14:textId="184313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BDD7DBA" w14:textId="6EB37D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ng-stand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bstru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u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cond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neumoconiosis</w:t>
            </w:r>
          </w:p>
        </w:tc>
        <w:tc>
          <w:tcPr>
            <w:tcW w:w="1440" w:type="dxa"/>
          </w:tcPr>
          <w:p w14:paraId="4B2D003E" w14:textId="68FABFDA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3D6A21">
              <w:rPr>
                <w:rFonts w:ascii="Book Antiqua" w:eastAsia="Calibri" w:hAnsi="Book Antiqua"/>
              </w:rPr>
              <w:t>Steroids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nd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ranitidi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s</w:t>
            </w:r>
            <w:r w:rsidR="00976B8B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well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s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being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n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xygen</w:t>
            </w:r>
          </w:p>
        </w:tc>
        <w:tc>
          <w:tcPr>
            <w:tcW w:w="1710" w:type="dxa"/>
          </w:tcPr>
          <w:p w14:paraId="186F22CB" w14:textId="608CEE43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</w:rPr>
              <w:t>O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month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fter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th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introduction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f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theophylli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</w:p>
        </w:tc>
        <w:tc>
          <w:tcPr>
            <w:tcW w:w="1260" w:type="dxa"/>
          </w:tcPr>
          <w:p w14:paraId="7A96782B" w14:textId="033193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n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ic-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clonic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trapyramid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onents</w:t>
            </w:r>
          </w:p>
        </w:tc>
        <w:tc>
          <w:tcPr>
            <w:tcW w:w="1350" w:type="dxa"/>
          </w:tcPr>
          <w:p w14:paraId="798D133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34260529" w14:textId="3CCE46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minish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</w:p>
        </w:tc>
        <w:tc>
          <w:tcPr>
            <w:tcW w:w="1350" w:type="dxa"/>
          </w:tcPr>
          <w:p w14:paraId="31A0BEF3" w14:textId="6E0459D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administe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</w:p>
          <w:p w14:paraId="7ECA4DEF" w14:textId="3CB4F5F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ti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</w:p>
        </w:tc>
        <w:tc>
          <w:tcPr>
            <w:tcW w:w="1350" w:type="dxa"/>
          </w:tcPr>
          <w:p w14:paraId="321CCBFA" w14:textId="0302D8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5C9FCEE" w14:textId="0883F5AE" w:rsidR="003D6A21" w:rsidRPr="003D6A21" w:rsidRDefault="005A5C5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1" w:tooltip="Gerard, 1998 #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erar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erard&lt;/Author&gt;&lt;Year&gt;1998&lt;/Year&gt;&lt;RecNum&gt;842&lt;/RecNum&gt;&lt;DisplayText&gt;&lt;style face="superscript"&gt;[111]&lt;/style&gt;&lt;/DisplayText&gt;&lt;record&gt;&lt;rec-number&gt;842&lt;/rec-number&gt;&lt;foreign-keys&gt;&lt;key app="EN" db-id="r20wt9p5fzt0tgeewaxv0fejvs59t9zrpvxd"&gt;842&lt;/key&gt;&lt;/foreign-keys&gt;&lt;ref-type name="Journal Article"&gt;17&lt;/ref-type&gt;&lt;contributors&gt;&lt;authors&gt;&lt;author&gt;Jean-Marie Gerard&lt;/author&gt;&lt;author&gt;Yves Robience&lt;/author&gt;&lt;/authors&gt;&lt;/contributors&gt;&lt;titles&gt;&lt;title&gt;Theophylline-induced stuttering&lt;/title&gt;&lt;secondary-title&gt;Movement Disorders&lt;/secondary-title&gt;&lt;/titles&gt;&lt;periodical&gt;&lt;full-title&gt;Movement Disorders&lt;/full-title&gt;&lt;/periodical&gt;&lt;pages&gt;847&lt;/pages&gt;&lt;volume&gt;13&lt;/volume&gt;&lt;number&gt;5&lt;/number&gt;&lt;dates&gt;&lt;year&gt;1998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1" w:tooltip="Gerard, 1998 #84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EB32C1C" w14:textId="77777777" w:rsidTr="00261535">
        <w:tc>
          <w:tcPr>
            <w:tcW w:w="1620" w:type="dxa"/>
            <w:tcBorders>
              <w:bottom w:val="single" w:sz="4" w:space="0" w:color="auto"/>
            </w:tcBorders>
          </w:tcPr>
          <w:p w14:paraId="6A5E34E6" w14:textId="4C363355" w:rsidR="003D6A21" w:rsidRPr="00584E79" w:rsidRDefault="00584E79" w:rsidP="00584E79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Trifluoperazine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(30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mg/d)</w:t>
            </w:r>
          </w:p>
          <w:p w14:paraId="3B203F36" w14:textId="2A4C8A6D" w:rsidR="003D6A21" w:rsidRPr="00850BC2" w:rsidRDefault="00584E79" w:rsidP="00584E79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Chlorpromazine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(up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to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800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5F25CFE2" w14:textId="77777777" w:rsidR="003D6A21" w:rsidRPr="003D6A21" w:rsidRDefault="003D6A21" w:rsidP="00584E79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0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8A5061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DE68267" w14:textId="60B9A0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rihexyphenidy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0F25AD85" w14:textId="61235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ifluoper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337E83C9" w14:textId="4C5686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7927F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6A41782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0432FB5" w14:textId="32009E84" w:rsidR="003D6A21" w:rsidRPr="00850BC2" w:rsidRDefault="00584E79" w:rsidP="00584E79">
            <w:pPr>
              <w:spacing w:after="160" w:line="360" w:lineRule="auto"/>
              <w:contextualSpacing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ncreas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trihexyphenidyl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677F3D">
              <w:rPr>
                <w:rFonts w:ascii="Book Antiqua" w:hAnsi="Book Antiqua" w:cs="Arial"/>
                <w:color w:val="242021"/>
                <w:lang w:eastAsia="zh-CN"/>
              </w:rPr>
              <w:t>.</w:t>
            </w:r>
            <w:r w:rsidR="00850BC2">
              <w:rPr>
                <w:rFonts w:ascii="Book Antiqua" w:hAnsi="Book Antiqua" w:cs="Arial"/>
                <w:color w:val="242021"/>
                <w:lang w:eastAsia="zh-CN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trifluoperazine</w:t>
            </w:r>
            <w:r w:rsidR="003D6A21" w:rsidRPr="00850BC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 w:rsidRPr="00850BC2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  <w:p w14:paraId="3825E88D" w14:textId="0F0F51A5" w:rsidR="003D6A21" w:rsidRPr="00677F3D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2.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nztropine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677F3D">
              <w:rPr>
                <w:rFonts w:ascii="Book Antiqua" w:hAnsi="Book Antiqua" w:cs="Arial" w:hint="eastAsia"/>
                <w:color w:val="242021"/>
                <w:lang w:eastAsia="zh-CN"/>
              </w:rPr>
              <w:t>.</w:t>
            </w:r>
            <w:r w:rsidR="00677F3D">
              <w:rPr>
                <w:rFonts w:ascii="Book Antiqua" w:hAnsi="Book Antiqua" w:cs="Arial"/>
                <w:color w:val="242021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hlorpromaz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21573D98" w14:textId="03A58A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2AE2B7ED" w14:textId="3059481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56B6D26B" w14:textId="5D36F4E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urnber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urnberg&lt;/Author&gt;&lt;Year&gt;1981&lt;/Year&gt;&lt;RecNum&gt;184&lt;/RecNum&gt;&lt;DisplayText&gt;&lt;style face="superscript"&gt;[10]&lt;/style&gt;&lt;/DisplayText&gt;&lt;record&gt;&lt;rec-number&gt;184&lt;/rec-number&gt;&lt;foreign-keys&gt;&lt;key app="EN" db-id="r20wt9p5fzt0tgeewaxv0fejvs59t9zrpvxd"&gt;184&lt;/key&gt;&lt;/foreign-keys&gt;&lt;ref-type name="Journal Article"&gt;17&lt;/ref-type&gt;&lt;contributors&gt;&lt;authors&gt;&lt;author&gt;Nurnberg, H George&lt;/author&gt;&lt;author&gt;Greenwald, Blaine&lt;/author&gt;&lt;/authors&gt;&lt;/contributors&gt;&lt;titles&gt;&lt;title&gt;Stuttering: an unusual side effect of phenothiazines&lt;/title&gt;&lt;secondary-title&gt;The American Journal of Psychiatry&lt;/secondary-title&gt;&lt;/titles&gt;&lt;periodical&gt;&lt;full-title&gt;The American journal of psychiatry&lt;/full-title&gt;&lt;/periodical&gt;&lt;dates&gt;&lt;year&gt;1981&lt;/year&gt;&lt;/dates&gt;&lt;isbn&gt;1535-7228&lt;/isbn&gt;&lt;urls&gt;&lt;/urls&gt;&lt;electronic-resource-num&gt; https://doi.org/10.1176/ajp.138.3.38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" w:tooltip="Nurnberg, 1981 #18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</w:tbl>
    <w:p w14:paraId="501BB6A5" w14:textId="5187AA8F" w:rsidR="0058042F" w:rsidRPr="00677F3D" w:rsidRDefault="003D6A21" w:rsidP="00677F3D">
      <w:pPr>
        <w:spacing w:after="160" w:line="360" w:lineRule="auto"/>
        <w:jc w:val="both"/>
        <w:rPr>
          <w:rFonts w:ascii="Book Antiqua" w:eastAsia="Calibri" w:hAnsi="Book Antiqua"/>
        </w:rPr>
      </w:pPr>
      <w:r w:rsidRPr="003D6A21">
        <w:rPr>
          <w:rFonts w:ascii="Book Antiqua" w:eastAsia="Calibri" w:hAnsi="Book Antiqua" w:cs="Arial"/>
          <w:color w:val="000000"/>
        </w:rPr>
        <w:t>ADH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</w:rPr>
        <w:t>Attention-deficit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hyperactivity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disorder;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BECTS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Benign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focal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epilepsy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of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childhood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with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centrotemporal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spikes</w:t>
      </w:r>
      <w:r w:rsidR="00677F3D">
        <w:rPr>
          <w:rFonts w:ascii="Book Antiqua" w:eastAsia="Calibri" w:hAnsi="Book Antiqua" w:cs="Arial"/>
          <w:color w:val="000000"/>
        </w:rPr>
        <w:t>;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BI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T</w:t>
      </w:r>
      <w:r w:rsidRPr="003D6A21">
        <w:rPr>
          <w:rFonts w:ascii="Book Antiqua" w:eastAsia="Calibri" w:hAnsi="Book Antiqua" w:cs="Arial"/>
          <w:color w:val="242021"/>
        </w:rPr>
        <w:t>wo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times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per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ay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BDZ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B</w:t>
      </w:r>
      <w:r w:rsidRPr="003D6A21">
        <w:rPr>
          <w:rFonts w:ascii="Book Antiqua" w:eastAsia="Calibri" w:hAnsi="Book Antiqua" w:cs="Arial"/>
          <w:color w:val="242021"/>
        </w:rPr>
        <w:t>enzodiazepin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CBZ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C</w:t>
      </w:r>
      <w:r w:rsidRPr="003D6A21">
        <w:rPr>
          <w:rFonts w:ascii="Book Antiqua" w:eastAsia="Calibri" w:hAnsi="Book Antiqua" w:cs="Arial"/>
          <w:color w:val="242021"/>
        </w:rPr>
        <w:t>arbamazepin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COP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C</w:t>
      </w:r>
      <w:r w:rsidRPr="003D6A21">
        <w:rPr>
          <w:rFonts w:ascii="Book Antiqua" w:eastAsia="Calibri" w:hAnsi="Book Antiqua" w:cs="Arial"/>
          <w:color w:val="000000"/>
        </w:rPr>
        <w:t>hronic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obstructiv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ulmonary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ea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C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D</w:t>
      </w:r>
      <w:r w:rsidRPr="003D6A21">
        <w:rPr>
          <w:rFonts w:ascii="Book Antiqua" w:eastAsia="Calibri" w:hAnsi="Book Antiqua" w:cs="Arial"/>
          <w:color w:val="242021"/>
        </w:rPr>
        <w:t>iscontinue,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M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D</w:t>
      </w:r>
      <w:r w:rsidRPr="003D6A21">
        <w:rPr>
          <w:rFonts w:ascii="Book Antiqua" w:eastAsia="Calibri" w:hAnsi="Book Antiqua" w:cs="Arial"/>
          <w:color w:val="242021"/>
        </w:rPr>
        <w:t>iabetes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mellitus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EPS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E</w:t>
      </w:r>
      <w:r w:rsidRPr="003D6A21">
        <w:rPr>
          <w:rFonts w:ascii="Book Antiqua" w:eastAsia="Calibri" w:hAnsi="Book Antiqua" w:cs="Arial"/>
          <w:color w:val="242021"/>
        </w:rPr>
        <w:t>xtrapyramidal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side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effect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GER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G</w:t>
      </w:r>
      <w:r w:rsidRPr="003D6A21">
        <w:rPr>
          <w:rFonts w:ascii="Book Antiqua" w:eastAsia="Calibri" w:hAnsi="Book Antiqua" w:cs="Arial"/>
          <w:color w:val="242021"/>
        </w:rPr>
        <w:t>astroesophageal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reflux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iseas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GTC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G</w:t>
      </w:r>
      <w:r w:rsidRPr="003D6A21">
        <w:rPr>
          <w:rFonts w:ascii="Book Antiqua" w:eastAsia="Calibri" w:hAnsi="Book Antiqua" w:cs="Arial"/>
          <w:color w:val="242021"/>
        </w:rPr>
        <w:t>eneralized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tonic-colonic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seizur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HTN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H</w:t>
      </w:r>
      <w:r w:rsidRPr="003D6A21">
        <w:rPr>
          <w:rFonts w:ascii="Book Antiqua" w:eastAsia="Calibri" w:hAnsi="Book Antiqua" w:cs="Arial"/>
          <w:color w:val="242021"/>
        </w:rPr>
        <w:t>ypertension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IM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muscular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IT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thecal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IV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venous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L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L</w:t>
      </w:r>
      <w:r w:rsidRPr="003D6A21">
        <w:rPr>
          <w:rFonts w:ascii="Book Antiqua" w:eastAsia="Calibri" w:hAnsi="Book Antiqua" w:cs="Arial"/>
          <w:color w:val="000000"/>
        </w:rPr>
        <w:t>oading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o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M</w:t>
      </w:r>
      <w:r w:rsidRPr="003D6A21">
        <w:rPr>
          <w:rFonts w:ascii="Book Antiqua" w:eastAsia="Calibri" w:hAnsi="Book Antiqua" w:cs="Arial"/>
          <w:color w:val="000000"/>
        </w:rPr>
        <w:t>aintenanc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o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D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ajor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epressiv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order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TX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M</w:t>
      </w:r>
      <w:r w:rsidRPr="003D6A21">
        <w:rPr>
          <w:rFonts w:ascii="Book Antiqua" w:eastAsia="Calibri" w:hAnsi="Book Antiqua" w:cs="Arial"/>
          <w:color w:val="000000"/>
        </w:rPr>
        <w:t>ethotrexat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R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ot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reported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arkinson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ea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DS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</w:rPr>
        <w:t>Persistent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developmental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stuttering</w:t>
      </w:r>
      <w:r w:rsidRPr="003D6A21">
        <w:rPr>
          <w:rFonts w:ascii="Book Antiqua" w:eastAsia="Calibri" w:hAnsi="Book Antiqua" w:cs="Arial"/>
          <w:color w:val="000000"/>
        </w:rPr>
        <w:t>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RN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ro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r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at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(a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eeded)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QI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F</w:t>
      </w:r>
      <w:r w:rsidRPr="003D6A21">
        <w:rPr>
          <w:rFonts w:ascii="Book Antiqua" w:eastAsia="Calibri" w:hAnsi="Book Antiqua" w:cs="Arial"/>
          <w:color w:val="000000"/>
        </w:rPr>
        <w:t>our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me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ay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T</w:t>
      </w:r>
      <w:r w:rsidRPr="003D6A21">
        <w:rPr>
          <w:rFonts w:ascii="Book Antiqua" w:eastAsia="Calibri" w:hAnsi="Book Antiqua" w:cs="Arial"/>
          <w:color w:val="000000"/>
        </w:rPr>
        <w:t>hre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me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ay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VPA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V</w:t>
      </w:r>
      <w:r w:rsidRPr="003D6A21">
        <w:rPr>
          <w:rFonts w:ascii="Book Antiqua" w:eastAsia="Calibri" w:hAnsi="Book Antiqua" w:cs="Arial"/>
          <w:color w:val="000000"/>
        </w:rPr>
        <w:t>alproic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cid.</w:t>
      </w:r>
    </w:p>
    <w:sectPr w:rsidR="0058042F" w:rsidRPr="00677F3D" w:rsidSect="00C8740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ABD1F8" w14:textId="77777777" w:rsidR="005A5C5D" w:rsidRDefault="005A5C5D" w:rsidP="00086023">
      <w:r>
        <w:separator/>
      </w:r>
    </w:p>
  </w:endnote>
  <w:endnote w:type="continuationSeparator" w:id="0">
    <w:p w14:paraId="666F0D94" w14:textId="77777777" w:rsidR="005A5C5D" w:rsidRDefault="005A5C5D" w:rsidP="000860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abon-Roman">
    <w:altName w:val="Cambria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Pro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6120e2a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7c3c51d9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46dcae81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iovanni-Boo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KyrvjvAdvTT86d47313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tempelSchneidler-Ligh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9821021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363319D9" w14:textId="5A564AB9" w:rsidR="00A936E1" w:rsidRDefault="00A936E1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</w:t>
            </w:r>
            <w:r w:rsidR="00073D96">
              <w:rPr>
                <w:lang w:val="zh-CN" w:eastAsia="zh-CN"/>
              </w:rPr>
              <w:t>/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33F422E" w14:textId="77777777" w:rsidR="00A936E1" w:rsidRDefault="00A936E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41CC26" w14:textId="77777777" w:rsidR="005A5C5D" w:rsidRDefault="005A5C5D" w:rsidP="00086023">
      <w:r>
        <w:separator/>
      </w:r>
    </w:p>
  </w:footnote>
  <w:footnote w:type="continuationSeparator" w:id="0">
    <w:p w14:paraId="10EF6E7C" w14:textId="77777777" w:rsidR="005A5C5D" w:rsidRDefault="005A5C5D" w:rsidP="0008602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E0305E"/>
    <w:multiLevelType w:val="hybridMultilevel"/>
    <w:tmpl w:val="9A122EDA"/>
    <w:lvl w:ilvl="0" w:tplc="D55A6F76">
      <w:start w:val="1"/>
      <w:numFmt w:val="decimal"/>
      <w:lvlText w:val="%1-"/>
      <w:lvlJc w:val="left"/>
      <w:pPr>
        <w:ind w:left="720" w:hanging="360"/>
      </w:pPr>
      <w:rPr>
        <w:rFonts w:ascii="Sabon-Roman" w:hAnsi="Sabon-Roman" w:hint="default"/>
        <w:color w:val="00000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A23A3C"/>
    <w:multiLevelType w:val="hybridMultilevel"/>
    <w:tmpl w:val="B432546E"/>
    <w:lvl w:ilvl="0" w:tplc="F40872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BD4526"/>
    <w:multiLevelType w:val="hybridMultilevel"/>
    <w:tmpl w:val="89863D1A"/>
    <w:lvl w:ilvl="0" w:tplc="56881EE4">
      <w:start w:val="1"/>
      <w:numFmt w:val="decimal"/>
      <w:lvlText w:val="%1."/>
      <w:lvlJc w:val="left"/>
      <w:pPr>
        <w:ind w:left="720" w:hanging="360"/>
      </w:pPr>
      <w:rPr>
        <w:rFonts w:ascii="MinionPro-Regular" w:hAnsi="MinionPro-Regular" w:hint="default"/>
        <w:color w:val="24202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04A48C5"/>
    <w:multiLevelType w:val="hybridMultilevel"/>
    <w:tmpl w:val="B054F7AA"/>
    <w:lvl w:ilvl="0" w:tplc="B816AADE">
      <w:start w:val="1"/>
      <w:numFmt w:val="decimal"/>
      <w:lvlText w:val="%1."/>
      <w:lvlJc w:val="left"/>
      <w:pPr>
        <w:ind w:left="360" w:hanging="360"/>
      </w:pPr>
      <w:rPr>
        <w:rFonts w:ascii="Book Antiqua" w:eastAsia="Calibri" w:hAnsi="Book Antiqua" w:cs="Arial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5BD5670"/>
    <w:multiLevelType w:val="hybridMultilevel"/>
    <w:tmpl w:val="F8E64106"/>
    <w:lvl w:ilvl="0" w:tplc="13C4C9DA">
      <w:start w:val="1"/>
      <w:numFmt w:val="decimal"/>
      <w:lvlText w:val="%1."/>
      <w:lvlJc w:val="left"/>
      <w:pPr>
        <w:ind w:left="360" w:hanging="360"/>
      </w:pPr>
      <w:rPr>
        <w:rFonts w:ascii="Book Antiqua" w:eastAsia="Calibri" w:hAnsi="Book Antiqua" w:cs="Arial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22D3ED4"/>
    <w:multiLevelType w:val="hybridMultilevel"/>
    <w:tmpl w:val="195C5C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E7F332F"/>
    <w:multiLevelType w:val="hybridMultilevel"/>
    <w:tmpl w:val="09F43F2A"/>
    <w:lvl w:ilvl="0" w:tplc="4DA2A6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1"/>
  </w:num>
  <w:num w:numId="5">
    <w:abstractNumId w:val="4"/>
  </w:num>
  <w:num w:numId="6">
    <w:abstractNumId w:val="6"/>
  </w:num>
  <w:num w:numId="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16611"/>
    <w:rsid w:val="0003207A"/>
    <w:rsid w:val="00061222"/>
    <w:rsid w:val="000719B8"/>
    <w:rsid w:val="00073D96"/>
    <w:rsid w:val="00081415"/>
    <w:rsid w:val="00083ED7"/>
    <w:rsid w:val="00086023"/>
    <w:rsid w:val="000B3570"/>
    <w:rsid w:val="000C724D"/>
    <w:rsid w:val="000C7396"/>
    <w:rsid w:val="000D3A72"/>
    <w:rsid w:val="000D5377"/>
    <w:rsid w:val="000E1419"/>
    <w:rsid w:val="000E62B2"/>
    <w:rsid w:val="000F77C2"/>
    <w:rsid w:val="0012178C"/>
    <w:rsid w:val="00135CFD"/>
    <w:rsid w:val="00136C3A"/>
    <w:rsid w:val="00177116"/>
    <w:rsid w:val="001840A5"/>
    <w:rsid w:val="00195A1A"/>
    <w:rsid w:val="001A70CE"/>
    <w:rsid w:val="001A7AC0"/>
    <w:rsid w:val="001B0B83"/>
    <w:rsid w:val="001C3AC8"/>
    <w:rsid w:val="001D5521"/>
    <w:rsid w:val="001E18DE"/>
    <w:rsid w:val="001E3109"/>
    <w:rsid w:val="00210080"/>
    <w:rsid w:val="002201B8"/>
    <w:rsid w:val="002527D8"/>
    <w:rsid w:val="002746CC"/>
    <w:rsid w:val="002973E9"/>
    <w:rsid w:val="002A6E72"/>
    <w:rsid w:val="002B4769"/>
    <w:rsid w:val="002B712F"/>
    <w:rsid w:val="002C622D"/>
    <w:rsid w:val="002C6AD9"/>
    <w:rsid w:val="002C6B12"/>
    <w:rsid w:val="002C78A2"/>
    <w:rsid w:val="002D5B20"/>
    <w:rsid w:val="002E3BB1"/>
    <w:rsid w:val="002E3EE3"/>
    <w:rsid w:val="002F4A84"/>
    <w:rsid w:val="002F505D"/>
    <w:rsid w:val="00310E9F"/>
    <w:rsid w:val="00312F24"/>
    <w:rsid w:val="0031542E"/>
    <w:rsid w:val="0032722C"/>
    <w:rsid w:val="0034221D"/>
    <w:rsid w:val="00370CED"/>
    <w:rsid w:val="00372886"/>
    <w:rsid w:val="0037329E"/>
    <w:rsid w:val="003B5978"/>
    <w:rsid w:val="003C4231"/>
    <w:rsid w:val="003D0DBC"/>
    <w:rsid w:val="003D3A98"/>
    <w:rsid w:val="003D6A21"/>
    <w:rsid w:val="003E66A1"/>
    <w:rsid w:val="003F0D31"/>
    <w:rsid w:val="003F6EDC"/>
    <w:rsid w:val="00425C67"/>
    <w:rsid w:val="0042643B"/>
    <w:rsid w:val="00441404"/>
    <w:rsid w:val="00442765"/>
    <w:rsid w:val="00457CC2"/>
    <w:rsid w:val="00471E0A"/>
    <w:rsid w:val="00485609"/>
    <w:rsid w:val="004B2097"/>
    <w:rsid w:val="004B3C40"/>
    <w:rsid w:val="004C1294"/>
    <w:rsid w:val="004C3BFB"/>
    <w:rsid w:val="004E092B"/>
    <w:rsid w:val="004F43DE"/>
    <w:rsid w:val="004F7C1B"/>
    <w:rsid w:val="005139BF"/>
    <w:rsid w:val="005178FE"/>
    <w:rsid w:val="005206D8"/>
    <w:rsid w:val="00524750"/>
    <w:rsid w:val="00526DB5"/>
    <w:rsid w:val="00530756"/>
    <w:rsid w:val="00533B74"/>
    <w:rsid w:val="005703B3"/>
    <w:rsid w:val="0058042F"/>
    <w:rsid w:val="00584E79"/>
    <w:rsid w:val="005A5C5D"/>
    <w:rsid w:val="005B1D6B"/>
    <w:rsid w:val="005C2180"/>
    <w:rsid w:val="005C3D83"/>
    <w:rsid w:val="005C4AEB"/>
    <w:rsid w:val="005C53CE"/>
    <w:rsid w:val="005F12A1"/>
    <w:rsid w:val="00611DC5"/>
    <w:rsid w:val="006475F0"/>
    <w:rsid w:val="006552DB"/>
    <w:rsid w:val="00662429"/>
    <w:rsid w:val="00672863"/>
    <w:rsid w:val="00674CFD"/>
    <w:rsid w:val="0067670A"/>
    <w:rsid w:val="00677F3D"/>
    <w:rsid w:val="00687A8C"/>
    <w:rsid w:val="006939CB"/>
    <w:rsid w:val="006A1731"/>
    <w:rsid w:val="006A25C7"/>
    <w:rsid w:val="006A593A"/>
    <w:rsid w:val="006B1A44"/>
    <w:rsid w:val="006B4CFE"/>
    <w:rsid w:val="006C1FBA"/>
    <w:rsid w:val="006C5767"/>
    <w:rsid w:val="007043B3"/>
    <w:rsid w:val="00716916"/>
    <w:rsid w:val="007809DE"/>
    <w:rsid w:val="007858D0"/>
    <w:rsid w:val="00786B6C"/>
    <w:rsid w:val="007929E2"/>
    <w:rsid w:val="007B14DE"/>
    <w:rsid w:val="007E5087"/>
    <w:rsid w:val="007F679E"/>
    <w:rsid w:val="0080702A"/>
    <w:rsid w:val="00842AC5"/>
    <w:rsid w:val="00845914"/>
    <w:rsid w:val="00850BC2"/>
    <w:rsid w:val="008723A0"/>
    <w:rsid w:val="008961E2"/>
    <w:rsid w:val="008B202D"/>
    <w:rsid w:val="00920230"/>
    <w:rsid w:val="00976B8B"/>
    <w:rsid w:val="009B3A63"/>
    <w:rsid w:val="00A0515C"/>
    <w:rsid w:val="00A51A35"/>
    <w:rsid w:val="00A7791E"/>
    <w:rsid w:val="00A77B3E"/>
    <w:rsid w:val="00A804BE"/>
    <w:rsid w:val="00A936E1"/>
    <w:rsid w:val="00AB1839"/>
    <w:rsid w:val="00AC1293"/>
    <w:rsid w:val="00AD2148"/>
    <w:rsid w:val="00AE2A83"/>
    <w:rsid w:val="00AF338A"/>
    <w:rsid w:val="00AF4ADC"/>
    <w:rsid w:val="00B12C72"/>
    <w:rsid w:val="00B17FE8"/>
    <w:rsid w:val="00B33A7C"/>
    <w:rsid w:val="00B612A8"/>
    <w:rsid w:val="00B64538"/>
    <w:rsid w:val="00B663CA"/>
    <w:rsid w:val="00B72E96"/>
    <w:rsid w:val="00BC0D63"/>
    <w:rsid w:val="00BC54FD"/>
    <w:rsid w:val="00BE06D5"/>
    <w:rsid w:val="00BE2F22"/>
    <w:rsid w:val="00BE5DB1"/>
    <w:rsid w:val="00BE681E"/>
    <w:rsid w:val="00BF53FA"/>
    <w:rsid w:val="00C03DB3"/>
    <w:rsid w:val="00C069F0"/>
    <w:rsid w:val="00C247F2"/>
    <w:rsid w:val="00C2665C"/>
    <w:rsid w:val="00C35F9F"/>
    <w:rsid w:val="00C57506"/>
    <w:rsid w:val="00C73FD2"/>
    <w:rsid w:val="00C77CB8"/>
    <w:rsid w:val="00C8274C"/>
    <w:rsid w:val="00C97FF2"/>
    <w:rsid w:val="00CA2A55"/>
    <w:rsid w:val="00CC5226"/>
    <w:rsid w:val="00CC61A8"/>
    <w:rsid w:val="00CD3B1F"/>
    <w:rsid w:val="00CD525C"/>
    <w:rsid w:val="00CF52E5"/>
    <w:rsid w:val="00CF5681"/>
    <w:rsid w:val="00D1043B"/>
    <w:rsid w:val="00D1523A"/>
    <w:rsid w:val="00D21087"/>
    <w:rsid w:val="00D34AFD"/>
    <w:rsid w:val="00D3562C"/>
    <w:rsid w:val="00D408B9"/>
    <w:rsid w:val="00D439F4"/>
    <w:rsid w:val="00D66CF7"/>
    <w:rsid w:val="00D71AC9"/>
    <w:rsid w:val="00D86A65"/>
    <w:rsid w:val="00D87FA5"/>
    <w:rsid w:val="00D90837"/>
    <w:rsid w:val="00DA022A"/>
    <w:rsid w:val="00DA2EDE"/>
    <w:rsid w:val="00DB0DDA"/>
    <w:rsid w:val="00DD2C3D"/>
    <w:rsid w:val="00DE6876"/>
    <w:rsid w:val="00DF01E6"/>
    <w:rsid w:val="00E01FB3"/>
    <w:rsid w:val="00E357A5"/>
    <w:rsid w:val="00E54180"/>
    <w:rsid w:val="00E60858"/>
    <w:rsid w:val="00E8644D"/>
    <w:rsid w:val="00E86D21"/>
    <w:rsid w:val="00EA1822"/>
    <w:rsid w:val="00EC3721"/>
    <w:rsid w:val="00EC62BD"/>
    <w:rsid w:val="00ED51E0"/>
    <w:rsid w:val="00ED65C5"/>
    <w:rsid w:val="00EE5ACF"/>
    <w:rsid w:val="00F0638D"/>
    <w:rsid w:val="00F40907"/>
    <w:rsid w:val="00F52FD7"/>
    <w:rsid w:val="00F62F86"/>
    <w:rsid w:val="00F92DB5"/>
    <w:rsid w:val="00FB020C"/>
    <w:rsid w:val="00FB55F0"/>
    <w:rsid w:val="00FB78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06FE68B"/>
  <w15:docId w15:val="{E4512673-A393-4C14-8150-2104A72630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3D6A21"/>
    <w:rPr>
      <w:sz w:val="24"/>
      <w:szCs w:val="24"/>
    </w:rPr>
  </w:style>
  <w:style w:type="paragraph" w:styleId="3">
    <w:name w:val="heading 3"/>
    <w:basedOn w:val="a"/>
    <w:link w:val="30"/>
    <w:uiPriority w:val="9"/>
    <w:qFormat/>
    <w:rsid w:val="00AE2A83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标题 3 字符"/>
    <w:basedOn w:val="a0"/>
    <w:link w:val="3"/>
    <w:uiPriority w:val="9"/>
    <w:rsid w:val="00AE2A83"/>
    <w:rPr>
      <w:rFonts w:eastAsia="Times New Roman"/>
      <w:b/>
      <w:bCs/>
      <w:sz w:val="27"/>
      <w:szCs w:val="27"/>
    </w:rPr>
  </w:style>
  <w:style w:type="paragraph" w:styleId="a3">
    <w:name w:val="header"/>
    <w:basedOn w:val="a"/>
    <w:link w:val="a4"/>
    <w:uiPriority w:val="99"/>
    <w:unhideWhenUsed/>
    <w:rsid w:val="000860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8602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602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6023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086023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08602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E2A83"/>
    <w:pPr>
      <w:spacing w:line="259" w:lineRule="auto"/>
      <w:jc w:val="center"/>
    </w:pPr>
    <w:rPr>
      <w:rFonts w:ascii="Calibri" w:hAnsi="Calibri" w:cs="Calibri"/>
      <w:noProof/>
      <w:sz w:val="22"/>
      <w:szCs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AE2A83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a"/>
    <w:link w:val="EndNoteBibliographyChar"/>
    <w:rsid w:val="00AE2A83"/>
    <w:pPr>
      <w:spacing w:after="160"/>
    </w:pPr>
    <w:rPr>
      <w:rFonts w:ascii="Calibr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AE2A83"/>
    <w:rPr>
      <w:rFonts w:ascii="Calibri" w:hAnsi="Calibri" w:cs="Calibri"/>
      <w:noProof/>
      <w:sz w:val="22"/>
      <w:szCs w:val="22"/>
    </w:rPr>
  </w:style>
  <w:style w:type="character" w:styleId="a9">
    <w:name w:val="Hyperlink"/>
    <w:basedOn w:val="a0"/>
    <w:uiPriority w:val="99"/>
    <w:unhideWhenUsed/>
    <w:rsid w:val="00AE2A83"/>
    <w:rPr>
      <w:color w:val="0000FF" w:themeColor="hyperlink"/>
      <w:u w:val="single"/>
    </w:rPr>
  </w:style>
  <w:style w:type="character" w:customStyle="1" w:styleId="fontstyle01">
    <w:name w:val="fontstyle01"/>
    <w:basedOn w:val="a0"/>
    <w:rsid w:val="00AE2A83"/>
    <w:rPr>
      <w:rFonts w:ascii="MinionPro-Regular" w:hAnsi="MinionPro-Regular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AE2A83"/>
    <w:rPr>
      <w:rFonts w:ascii="MinionPro-Bold" w:hAnsi="MinionPro-Bold" w:hint="default"/>
      <w:b/>
      <w:bCs/>
      <w:i w:val="0"/>
      <w:iCs w:val="0"/>
      <w:color w:val="242021"/>
      <w:sz w:val="20"/>
      <w:szCs w:val="20"/>
    </w:rPr>
  </w:style>
  <w:style w:type="character" w:styleId="aa">
    <w:name w:val="Strong"/>
    <w:basedOn w:val="a0"/>
    <w:uiPriority w:val="22"/>
    <w:qFormat/>
    <w:rsid w:val="00AE2A83"/>
    <w:rPr>
      <w:b/>
      <w:bCs/>
    </w:rPr>
  </w:style>
  <w:style w:type="paragraph" w:styleId="ab">
    <w:name w:val="List Paragraph"/>
    <w:basedOn w:val="a"/>
    <w:uiPriority w:val="34"/>
    <w:qFormat/>
    <w:rsid w:val="00AE2A83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</w:rPr>
  </w:style>
  <w:style w:type="character" w:customStyle="1" w:styleId="fontstyle11">
    <w:name w:val="fontstyle11"/>
    <w:basedOn w:val="a0"/>
    <w:rsid w:val="00AE2A83"/>
    <w:rPr>
      <w:b/>
      <w:bCs/>
      <w:i w:val="0"/>
      <w:iCs w:val="0"/>
      <w:color w:val="000000"/>
      <w:sz w:val="22"/>
      <w:szCs w:val="22"/>
    </w:rPr>
  </w:style>
  <w:style w:type="character" w:customStyle="1" w:styleId="ac">
    <w:name w:val="批注文字 字符"/>
    <w:basedOn w:val="a0"/>
    <w:link w:val="ad"/>
    <w:uiPriority w:val="99"/>
    <w:semiHidden/>
    <w:rsid w:val="00AE2A83"/>
    <w:rPr>
      <w:rFonts w:asciiTheme="minorHAnsi" w:hAnsiTheme="minorHAnsi" w:cstheme="minorBidi"/>
    </w:rPr>
  </w:style>
  <w:style w:type="paragraph" w:styleId="ad">
    <w:name w:val="annotation text"/>
    <w:basedOn w:val="a"/>
    <w:link w:val="ac"/>
    <w:uiPriority w:val="99"/>
    <w:semiHidden/>
    <w:unhideWhenUsed/>
    <w:rsid w:val="00AE2A83"/>
    <w:pPr>
      <w:spacing w:after="160"/>
    </w:pPr>
    <w:rPr>
      <w:rFonts w:asciiTheme="minorHAnsi" w:hAnsiTheme="minorHAnsi" w:cstheme="minorBidi"/>
      <w:sz w:val="20"/>
      <w:szCs w:val="20"/>
    </w:rPr>
  </w:style>
  <w:style w:type="character" w:customStyle="1" w:styleId="ae">
    <w:name w:val="批注主题 字符"/>
    <w:basedOn w:val="ac"/>
    <w:link w:val="af"/>
    <w:uiPriority w:val="99"/>
    <w:semiHidden/>
    <w:rsid w:val="00AE2A83"/>
    <w:rPr>
      <w:rFonts w:asciiTheme="minorHAnsi" w:hAnsiTheme="minorHAnsi" w:cstheme="minorBidi"/>
      <w:b/>
      <w:bCs/>
    </w:rPr>
  </w:style>
  <w:style w:type="paragraph" w:styleId="af">
    <w:name w:val="annotation subject"/>
    <w:basedOn w:val="ad"/>
    <w:next w:val="ad"/>
    <w:link w:val="ae"/>
    <w:uiPriority w:val="99"/>
    <w:semiHidden/>
    <w:unhideWhenUsed/>
    <w:rsid w:val="00AE2A83"/>
    <w:rPr>
      <w:b/>
      <w:bCs/>
    </w:rPr>
  </w:style>
  <w:style w:type="table" w:styleId="af0">
    <w:name w:val="Table Grid"/>
    <w:basedOn w:val="a1"/>
    <w:uiPriority w:val="39"/>
    <w:rsid w:val="0058042F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">
    <w:name w:val="无列表1"/>
    <w:next w:val="a2"/>
    <w:uiPriority w:val="99"/>
    <w:semiHidden/>
    <w:unhideWhenUsed/>
    <w:rsid w:val="003D6A21"/>
  </w:style>
  <w:style w:type="table" w:customStyle="1" w:styleId="10">
    <w:name w:val="网格型1"/>
    <w:basedOn w:val="a1"/>
    <w:next w:val="af0"/>
    <w:uiPriority w:val="39"/>
    <w:rsid w:val="003D6A21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yperlink1">
    <w:name w:val="Hyperlink1"/>
    <w:basedOn w:val="a0"/>
    <w:uiPriority w:val="99"/>
    <w:unhideWhenUsed/>
    <w:rsid w:val="003D6A21"/>
    <w:rPr>
      <w:color w:val="0563C1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2">
    <w:name w:val="Unresolved Mention2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4">
    <w:name w:val="Unresolved Mention4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styleId="af1">
    <w:name w:val="annotation reference"/>
    <w:basedOn w:val="a0"/>
    <w:uiPriority w:val="99"/>
    <w:semiHidden/>
    <w:unhideWhenUsed/>
    <w:rsid w:val="003D6A21"/>
    <w:rPr>
      <w:sz w:val="16"/>
      <w:szCs w:val="16"/>
    </w:rPr>
  </w:style>
  <w:style w:type="character" w:customStyle="1" w:styleId="11">
    <w:name w:val="未处理的提及1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paragraph" w:styleId="af2">
    <w:name w:val="Revision"/>
    <w:hidden/>
    <w:uiPriority w:val="99"/>
    <w:semiHidden/>
    <w:rsid w:val="00C8274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1</Pages>
  <Words>44462</Words>
  <Characters>253438</Characters>
  <Application>Microsoft Office Word</Application>
  <DocSecurity>0</DocSecurity>
  <Lines>2111</Lines>
  <Paragraphs>5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bm</dc:creator>
  <cp:lastModifiedBy>Liansheng Ma</cp:lastModifiedBy>
  <cp:revision>2</cp:revision>
  <dcterms:created xsi:type="dcterms:W3CDTF">2021-12-25T00:07:00Z</dcterms:created>
  <dcterms:modified xsi:type="dcterms:W3CDTF">2021-12-25T00:07:00Z</dcterms:modified>
</cp:coreProperties>
</file>